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D75" w:rsidRDefault="009317F8" w:rsidP="00666E10">
      <w:pPr>
        <w:pStyle w:val="Heading3"/>
        <w:ind w:left="708" w:hanging="708"/>
        <w:jc w:val="both"/>
        <w:rPr>
          <w:sz w:val="28"/>
        </w:rPr>
      </w:pPr>
      <w:r>
        <w:rPr>
          <w:sz w:val="28"/>
        </w:rPr>
        <w:t>Plano</w:t>
      </w:r>
      <w:r w:rsidR="00100EBB" w:rsidRPr="00127A83">
        <w:rPr>
          <w:sz w:val="28"/>
        </w:rPr>
        <w:t xml:space="preserve"> de aula</w:t>
      </w:r>
      <w:r w:rsidR="00BD7F9D">
        <w:rPr>
          <w:sz w:val="28"/>
        </w:rPr>
        <w:t xml:space="preserve"> 1</w:t>
      </w:r>
      <w:r w:rsidR="00100EBB" w:rsidRPr="00127A83">
        <w:rPr>
          <w:sz w:val="28"/>
        </w:rPr>
        <w:t xml:space="preserve"> – </w:t>
      </w:r>
      <w:r w:rsidR="00385064">
        <w:rPr>
          <w:sz w:val="28"/>
        </w:rPr>
        <w:t>F</w:t>
      </w:r>
      <w:r w:rsidR="00100EBB" w:rsidRPr="00127A83">
        <w:rPr>
          <w:sz w:val="28"/>
        </w:rPr>
        <w:t>uncionamento d</w:t>
      </w:r>
      <w:r w:rsidR="005B5C5F">
        <w:rPr>
          <w:sz w:val="28"/>
        </w:rPr>
        <w:t xml:space="preserve">o </w:t>
      </w:r>
      <w:r w:rsidR="009E16EC">
        <w:rPr>
          <w:sz w:val="28"/>
        </w:rPr>
        <w:t>o</w:t>
      </w:r>
      <w:r w:rsidR="005B5C5F">
        <w:rPr>
          <w:sz w:val="28"/>
        </w:rPr>
        <w:t xml:space="preserve">bjeto de </w:t>
      </w:r>
      <w:r w:rsidR="009E16EC">
        <w:rPr>
          <w:sz w:val="28"/>
        </w:rPr>
        <w:t>a</w:t>
      </w:r>
      <w:r w:rsidR="005B5C5F">
        <w:rPr>
          <w:sz w:val="28"/>
        </w:rPr>
        <w:t xml:space="preserve">prendizagem </w:t>
      </w:r>
      <w:r w:rsidR="009E16EC">
        <w:rPr>
          <w:sz w:val="28"/>
        </w:rPr>
        <w:t>a</w:t>
      </w:r>
      <w:r w:rsidR="00100EBB" w:rsidRPr="00127A83">
        <w:rPr>
          <w:sz w:val="28"/>
        </w:rPr>
        <w:t>mnesia</w:t>
      </w:r>
    </w:p>
    <w:p w:rsidR="00CE2A47" w:rsidRDefault="00CE2A47" w:rsidP="00D74068">
      <w:pPr>
        <w:jc w:val="both"/>
        <w:rPr>
          <w:color w:val="FF0000"/>
        </w:rPr>
      </w:pPr>
      <w:r w:rsidRPr="00CE2A47">
        <w:rPr>
          <w:b/>
          <w:color w:val="4472C4" w:themeColor="accent5"/>
        </w:rPr>
        <w:t>Público alvo</w:t>
      </w:r>
    </w:p>
    <w:p w:rsidR="00D80D53" w:rsidRPr="00CE2A47" w:rsidRDefault="003B1546" w:rsidP="00CE2A47">
      <w:pPr>
        <w:ind w:firstLine="708"/>
        <w:jc w:val="both"/>
      </w:pPr>
      <w:r>
        <w:t>Alunos sem um conhecimento prévio do Objeto de Aprendizagem (OA</w:t>
      </w:r>
      <w:proofErr w:type="gramStart"/>
      <w:r>
        <w:t>) Amnesia</w:t>
      </w:r>
      <w:proofErr w:type="gramEnd"/>
      <w:r>
        <w:t xml:space="preserve">. </w:t>
      </w:r>
    </w:p>
    <w:p w:rsidR="00DC3E8D" w:rsidRDefault="00DC3E8D" w:rsidP="00D80D53">
      <w:pPr>
        <w:jc w:val="both"/>
        <w:rPr>
          <w:b/>
          <w:color w:val="4472C4" w:themeColor="accent5"/>
        </w:rPr>
      </w:pPr>
      <w:r>
        <w:rPr>
          <w:b/>
          <w:color w:val="4472C4" w:themeColor="accent5"/>
        </w:rPr>
        <w:t>Motivação do Plano de Aula</w:t>
      </w:r>
    </w:p>
    <w:p w:rsidR="00D80D53" w:rsidRPr="009317F8" w:rsidRDefault="00F26331" w:rsidP="00DC3E8D">
      <w:pPr>
        <w:ind w:firstLine="708"/>
        <w:jc w:val="both"/>
      </w:pPr>
      <w:r>
        <w:t>O aluno não tem como utilizar</w:t>
      </w:r>
      <w:r w:rsidR="005B5C5F">
        <w:t xml:space="preserve"> o</w:t>
      </w:r>
      <w:r>
        <w:t xml:space="preserve"> </w:t>
      </w:r>
      <w:r w:rsidR="005B5C5F">
        <w:t>OA</w:t>
      </w:r>
      <w:r>
        <w:t xml:space="preserve"> Amnesia</w:t>
      </w:r>
      <w:r w:rsidR="009317F8">
        <w:t xml:space="preserve"> adequadamente</w:t>
      </w:r>
      <w:r>
        <w:t>, sem saber como el</w:t>
      </w:r>
      <w:r w:rsidR="009E16EC">
        <w:t>e</w:t>
      </w:r>
      <w:r>
        <w:t xml:space="preserve"> funciona</w:t>
      </w:r>
      <w:r w:rsidR="009317F8">
        <w:t>. E</w:t>
      </w:r>
      <w:r w:rsidR="00A74D24">
        <w:t>st</w:t>
      </w:r>
      <w:r w:rsidR="007E0D50">
        <w:t>a aula</w:t>
      </w:r>
      <w:r w:rsidR="009317F8">
        <w:t xml:space="preserve"> é motivada pela necessidade de transmitir aos alunos as principais características</w:t>
      </w:r>
      <w:r w:rsidR="005B5C5F">
        <w:t xml:space="preserve"> do OA</w:t>
      </w:r>
      <w:r w:rsidR="009317F8">
        <w:t xml:space="preserve"> e suas funcionalidades.</w:t>
      </w:r>
    </w:p>
    <w:p w:rsidR="00DC3E8D" w:rsidRDefault="00DC3E8D" w:rsidP="00D80D53">
      <w:pPr>
        <w:jc w:val="both"/>
        <w:rPr>
          <w:b/>
          <w:color w:val="4472C4" w:themeColor="accent5"/>
        </w:rPr>
      </w:pPr>
      <w:r>
        <w:rPr>
          <w:b/>
          <w:color w:val="4472C4" w:themeColor="accent5"/>
        </w:rPr>
        <w:t>Objetivo Geral</w:t>
      </w:r>
    </w:p>
    <w:p w:rsidR="009317F8" w:rsidRPr="00B225B9" w:rsidRDefault="00B225B9" w:rsidP="00DC3E8D">
      <w:pPr>
        <w:ind w:firstLine="708"/>
        <w:jc w:val="both"/>
        <w:rPr>
          <w:b/>
        </w:rPr>
      </w:pPr>
      <w:r w:rsidRPr="00B225B9">
        <w:t xml:space="preserve">Ensinar aos alunos </w:t>
      </w:r>
      <w:r w:rsidR="005B5C5F">
        <w:t>o OA</w:t>
      </w:r>
      <w:r w:rsidRPr="00B225B9">
        <w:t xml:space="preserve"> Amnesia.</w:t>
      </w:r>
    </w:p>
    <w:p w:rsidR="00DC3E8D" w:rsidRDefault="00D80D53" w:rsidP="00D80D53">
      <w:pPr>
        <w:jc w:val="both"/>
      </w:pPr>
      <w:r w:rsidRPr="00126FFA">
        <w:rPr>
          <w:b/>
          <w:color w:val="4472C4" w:themeColor="accent5"/>
        </w:rPr>
        <w:t>Objetivo</w:t>
      </w:r>
      <w:r w:rsidR="00B225B9">
        <w:rPr>
          <w:b/>
          <w:color w:val="4472C4" w:themeColor="accent5"/>
        </w:rPr>
        <w:t>s Específicos</w:t>
      </w:r>
      <w:r w:rsidRPr="00126FFA">
        <w:rPr>
          <w:color w:val="4472C4" w:themeColor="accent5"/>
        </w:rPr>
        <w:t xml:space="preserve"> </w:t>
      </w:r>
    </w:p>
    <w:p w:rsidR="00DC3E8D" w:rsidRDefault="00DC3E8D" w:rsidP="00DC3E8D">
      <w:pPr>
        <w:ind w:firstLine="708"/>
        <w:jc w:val="both"/>
      </w:pPr>
      <w:r>
        <w:t>O</w:t>
      </w:r>
      <w:r w:rsidR="00B225B9">
        <w:t xml:space="preserve"> aluno deverá ser capaz </w:t>
      </w:r>
      <w:r w:rsidR="00B225B9" w:rsidRPr="00B225B9">
        <w:t>de</w:t>
      </w:r>
      <w:r w:rsidR="00B225B9">
        <w:t xml:space="preserve">: </w:t>
      </w:r>
    </w:p>
    <w:p w:rsidR="00DC3E8D" w:rsidRDefault="00DC3E8D" w:rsidP="00DC3E8D">
      <w:pPr>
        <w:pStyle w:val="ListParagraph"/>
        <w:numPr>
          <w:ilvl w:val="0"/>
          <w:numId w:val="3"/>
        </w:numPr>
        <w:jc w:val="both"/>
      </w:pPr>
      <w:r>
        <w:t>I</w:t>
      </w:r>
      <w:r w:rsidR="00B225B9">
        <w:t>niciar a execução d</w:t>
      </w:r>
      <w:r w:rsidR="005B5C5F">
        <w:t>o OA</w:t>
      </w:r>
      <w:r w:rsidR="00B225B9">
        <w:t>, identificar os seus principais componentes (outros módulos – processador/rastro, cache, memória virtual - menus, janelas para interação, arquivos de entrada/saída, modos de execução)</w:t>
      </w:r>
      <w:r>
        <w:t>.</w:t>
      </w:r>
    </w:p>
    <w:p w:rsidR="00DC3E8D" w:rsidRDefault="00DC3E8D" w:rsidP="00DC3E8D">
      <w:pPr>
        <w:pStyle w:val="ListParagraph"/>
        <w:numPr>
          <w:ilvl w:val="0"/>
          <w:numId w:val="3"/>
        </w:numPr>
        <w:jc w:val="both"/>
      </w:pPr>
      <w:r>
        <w:t>C</w:t>
      </w:r>
      <w:r w:rsidR="00B225B9">
        <w:t>onhecer o fluxo básico de execução</w:t>
      </w:r>
      <w:r>
        <w:t>, identificando, inclusive entradas inv</w:t>
      </w:r>
      <w:r w:rsidR="009E16EC">
        <w:t>á</w:t>
      </w:r>
      <w:r>
        <w:t>lidas para a simulação.</w:t>
      </w:r>
    </w:p>
    <w:p w:rsidR="00DC3E8D" w:rsidRDefault="00DC3E8D" w:rsidP="00DC3E8D">
      <w:pPr>
        <w:pStyle w:val="ListParagraph"/>
        <w:numPr>
          <w:ilvl w:val="0"/>
          <w:numId w:val="3"/>
        </w:numPr>
        <w:jc w:val="both"/>
      </w:pPr>
      <w:r>
        <w:t>I</w:t>
      </w:r>
      <w:r w:rsidR="007D0F61">
        <w:t xml:space="preserve">dentificar as principais informações </w:t>
      </w:r>
      <w:r>
        <w:t xml:space="preserve">inseridas no </w:t>
      </w:r>
      <w:r w:rsidRPr="00DC3E8D">
        <w:rPr>
          <w:i/>
        </w:rPr>
        <w:t>log</w:t>
      </w:r>
      <w:r>
        <w:t xml:space="preserve"> de saída, contendo os acessos à</w:t>
      </w:r>
      <w:r w:rsidR="007D0F61">
        <w:t xml:space="preserve"> memória</w:t>
      </w:r>
      <w:r>
        <w:t>.</w:t>
      </w:r>
    </w:p>
    <w:p w:rsidR="00F26331" w:rsidRDefault="00F26331" w:rsidP="00DC3E8D">
      <w:pPr>
        <w:pStyle w:val="ListParagraph"/>
        <w:numPr>
          <w:ilvl w:val="0"/>
          <w:numId w:val="3"/>
        </w:numPr>
        <w:jc w:val="both"/>
      </w:pPr>
      <w:r>
        <w:t>Identificar as métricas usadas nas informações relativas ao desempenho.</w:t>
      </w:r>
    </w:p>
    <w:p w:rsidR="00DC3E8D" w:rsidRDefault="00DC3E8D" w:rsidP="00DC3E8D">
      <w:pPr>
        <w:pStyle w:val="ListParagraph"/>
        <w:numPr>
          <w:ilvl w:val="0"/>
          <w:numId w:val="3"/>
        </w:numPr>
        <w:jc w:val="both"/>
      </w:pPr>
      <w:r>
        <w:t>E</w:t>
      </w:r>
      <w:r w:rsidR="007D0F61">
        <w:t>xecutar simulações simples n</w:t>
      </w:r>
      <w:r w:rsidR="005B5C5F">
        <w:t>o OA</w:t>
      </w:r>
      <w:r w:rsidR="007D0F61">
        <w:t xml:space="preserve"> Amnesia.</w:t>
      </w:r>
    </w:p>
    <w:p w:rsidR="009317F8" w:rsidRPr="00DC3E8D" w:rsidRDefault="00DC3E8D" w:rsidP="00D80D53">
      <w:pPr>
        <w:pStyle w:val="ListParagraph"/>
        <w:numPr>
          <w:ilvl w:val="0"/>
          <w:numId w:val="3"/>
        </w:numPr>
        <w:jc w:val="both"/>
      </w:pPr>
      <w:r>
        <w:t>Criar os</w:t>
      </w:r>
      <w:r w:rsidR="007E0D50">
        <w:t xml:space="preserve"> seus próprios arquivos </w:t>
      </w:r>
      <w:r w:rsidR="00A74D24">
        <w:t>de arquitetura</w:t>
      </w:r>
      <w:r>
        <w:t xml:space="preserve"> em XML</w:t>
      </w:r>
      <w:r w:rsidR="00A74D24">
        <w:t xml:space="preserve"> e arquivos </w:t>
      </w:r>
      <w:r w:rsidR="005B5C5F">
        <w:rPr>
          <w:i/>
        </w:rPr>
        <w:t>de rastro</w:t>
      </w:r>
      <w:r>
        <w:rPr>
          <w:i/>
        </w:rPr>
        <w:t>.</w:t>
      </w:r>
    </w:p>
    <w:p w:rsidR="00D80D53" w:rsidRDefault="00F26331" w:rsidP="00D80D53">
      <w:pPr>
        <w:jc w:val="both"/>
        <w:rPr>
          <w:b/>
          <w:color w:val="4472C4" w:themeColor="accent5"/>
        </w:rPr>
      </w:pPr>
      <w:r w:rsidRPr="00F26331">
        <w:rPr>
          <w:b/>
          <w:color w:val="4472C4" w:themeColor="accent5"/>
        </w:rPr>
        <w:t>Desenvolvimento</w:t>
      </w:r>
    </w:p>
    <w:p w:rsidR="00373F49" w:rsidRPr="00373F49" w:rsidRDefault="00373F49" w:rsidP="00D80D53">
      <w:pPr>
        <w:jc w:val="both"/>
      </w:pPr>
      <w:r>
        <w:rPr>
          <w:b/>
          <w:color w:val="4472C4" w:themeColor="accent5"/>
        </w:rPr>
        <w:tab/>
      </w:r>
      <w:r>
        <w:t xml:space="preserve">A aula será desenvolvida com </w:t>
      </w:r>
      <w:r w:rsidR="00BC7E4D">
        <w:t>atividades prática</w:t>
      </w:r>
      <w:r>
        <w:t xml:space="preserve">s usando </w:t>
      </w:r>
      <w:r w:rsidR="005B5C5F">
        <w:t>o OA</w:t>
      </w:r>
      <w:r>
        <w:t xml:space="preserve"> Amnesia em um computador. Cada </w:t>
      </w:r>
      <w:r w:rsidR="00BC7E4D">
        <w:t>atividade descrita</w:t>
      </w:r>
      <w:r>
        <w:t xml:space="preserve"> a seguir aborda um ou mais objetivos a serem atingidos.</w:t>
      </w:r>
    </w:p>
    <w:p w:rsidR="00127A83" w:rsidRDefault="005635BF" w:rsidP="00666E10">
      <w:pPr>
        <w:pStyle w:val="ListParagraph"/>
        <w:numPr>
          <w:ilvl w:val="0"/>
          <w:numId w:val="1"/>
        </w:numPr>
        <w:jc w:val="both"/>
      </w:pPr>
      <w:r>
        <w:t>Operações básicas no Amnesia</w:t>
      </w:r>
    </w:p>
    <w:p w:rsidR="00AC1188" w:rsidRPr="00EA5BDE" w:rsidRDefault="000C2116" w:rsidP="00516917">
      <w:pPr>
        <w:ind w:firstLine="360"/>
        <w:jc w:val="both"/>
      </w:pPr>
      <w:hyperlink r:id="rId6" w:history="1">
        <w:r w:rsidR="00F52BBF" w:rsidRPr="00F52BBF">
          <w:rPr>
            <w:rStyle w:val="Hyperlink"/>
          </w:rPr>
          <w:t>Atividades\Operações Basicas.docx</w:t>
        </w:r>
      </w:hyperlink>
    </w:p>
    <w:p w:rsidR="00127A83" w:rsidRDefault="005B5C5F" w:rsidP="00666E10">
      <w:pPr>
        <w:pStyle w:val="ListParagraph"/>
        <w:numPr>
          <w:ilvl w:val="0"/>
          <w:numId w:val="1"/>
        </w:numPr>
        <w:jc w:val="both"/>
      </w:pPr>
      <w:r>
        <w:t>Geração do arquivo de Arquitetura em XML</w:t>
      </w:r>
    </w:p>
    <w:p w:rsidR="00FC5F35" w:rsidRDefault="00FC5F35" w:rsidP="00666E10">
      <w:pPr>
        <w:ind w:left="360"/>
        <w:jc w:val="both"/>
      </w:pPr>
      <w:r>
        <w:t>(a)</w:t>
      </w:r>
      <w:r>
        <w:tab/>
      </w:r>
      <w:r w:rsidRPr="00FC5F35">
        <w:rPr>
          <w:b/>
        </w:rPr>
        <w:t>Motivação</w:t>
      </w:r>
      <w:r>
        <w:t xml:space="preserve">: </w:t>
      </w:r>
      <w:r w:rsidR="00E50A5A">
        <w:t>E</w:t>
      </w:r>
      <w:r>
        <w:t xml:space="preserve">ssa atividade apresenta quais as informações devem </w:t>
      </w:r>
      <w:r w:rsidR="00A74D24">
        <w:t>estar presentes</w:t>
      </w:r>
      <w:r>
        <w:t xml:space="preserve"> no arquivo XML para cada componente</w:t>
      </w:r>
      <w:r w:rsidR="009E16EC">
        <w:t>, f</w:t>
      </w:r>
      <w:r>
        <w:t>azendo que informações corretas gere</w:t>
      </w:r>
      <w:r w:rsidR="00A74D24">
        <w:t>m</w:t>
      </w:r>
      <w:r>
        <w:t xml:space="preserve"> um</w:t>
      </w:r>
      <w:r w:rsidR="00A74D24">
        <w:t>a</w:t>
      </w:r>
      <w:r>
        <w:t xml:space="preserve"> </w:t>
      </w:r>
      <w:r w:rsidR="00A74D24">
        <w:t>arquitetura válida</w:t>
      </w:r>
      <w:r>
        <w:t xml:space="preserve"> para</w:t>
      </w:r>
      <w:r w:rsidR="00002A7D">
        <w:t xml:space="preserve"> ser aceit</w:t>
      </w:r>
      <w:r w:rsidR="009E16EC">
        <w:t>a</w:t>
      </w:r>
      <w:r w:rsidR="00002A7D">
        <w:t xml:space="preserve"> pel</w:t>
      </w:r>
      <w:r w:rsidR="005B5C5F">
        <w:t>o OA</w:t>
      </w:r>
      <w:r w:rsidR="00002A7D">
        <w:t xml:space="preserve"> Amn</w:t>
      </w:r>
      <w:r>
        <w:t xml:space="preserve">esia. </w:t>
      </w:r>
    </w:p>
    <w:p w:rsidR="00FC5F35" w:rsidRDefault="00FC5F35" w:rsidP="00666E10">
      <w:pPr>
        <w:ind w:left="360"/>
        <w:jc w:val="both"/>
      </w:pPr>
      <w:r>
        <w:t>(b)</w:t>
      </w:r>
      <w:r>
        <w:tab/>
      </w:r>
      <w:r w:rsidRPr="00FC5F35">
        <w:rPr>
          <w:b/>
        </w:rPr>
        <w:t>Objetivo</w:t>
      </w:r>
      <w:r>
        <w:t>:</w:t>
      </w:r>
      <w:r w:rsidRPr="00FC5F35">
        <w:t xml:space="preserve"> </w:t>
      </w:r>
      <w:r w:rsidR="00E50A5A">
        <w:t>F</w:t>
      </w:r>
      <w:r>
        <w:t xml:space="preserve">azer com que os alunos entendam como a arquitetura é descrita no arquivo XML, para que futuramente eles possam criar as suas próprias arquiteturas. </w:t>
      </w:r>
    </w:p>
    <w:p w:rsidR="00002A7D" w:rsidRDefault="00FC5F35" w:rsidP="00666E10">
      <w:pPr>
        <w:ind w:left="360"/>
        <w:jc w:val="both"/>
      </w:pPr>
      <w:r>
        <w:t>(c)</w:t>
      </w:r>
      <w:r>
        <w:tab/>
      </w:r>
      <w:r w:rsidRPr="00FC5F35">
        <w:rPr>
          <w:b/>
        </w:rPr>
        <w:t>Detalhamento</w:t>
      </w:r>
      <w:r>
        <w:t xml:space="preserve">: Será </w:t>
      </w:r>
      <w:r w:rsidR="00002A7D">
        <w:t xml:space="preserve">aberto um arquivo de </w:t>
      </w:r>
      <w:r>
        <w:t>arquitetura</w:t>
      </w:r>
      <w:r w:rsidR="00D65CA0">
        <w:t xml:space="preserve"> (</w:t>
      </w:r>
      <w:r w:rsidR="00D65CA0" w:rsidRPr="00D80D53">
        <w:t>02-2</w:t>
      </w:r>
      <w:r w:rsidR="00D65CA0">
        <w:t>)</w:t>
      </w:r>
      <w:r>
        <w:t xml:space="preserve"> </w:t>
      </w:r>
      <w:r w:rsidR="00002A7D">
        <w:t xml:space="preserve">em </w:t>
      </w:r>
      <w:r w:rsidR="00A74D24">
        <w:t xml:space="preserve">um </w:t>
      </w:r>
      <w:r w:rsidR="00002A7D">
        <w:t>editor de texto, onde serão apresentad</w:t>
      </w:r>
      <w:r w:rsidR="009E16EC">
        <w:t>a</w:t>
      </w:r>
      <w:r w:rsidR="00002A7D">
        <w:t xml:space="preserve">s as </w:t>
      </w:r>
      <w:r w:rsidR="009E16EC">
        <w:t xml:space="preserve">seguintes </w:t>
      </w:r>
      <w:r w:rsidR="00002A7D">
        <w:t>informações:</w:t>
      </w:r>
    </w:p>
    <w:p w:rsidR="00002A7D" w:rsidRDefault="00002A7D" w:rsidP="00666E10">
      <w:pPr>
        <w:pStyle w:val="ListParagraph"/>
        <w:numPr>
          <w:ilvl w:val="2"/>
          <w:numId w:val="1"/>
        </w:numPr>
        <w:jc w:val="both"/>
      </w:pPr>
      <w:r>
        <w:t xml:space="preserve">Cabeçalho do arquivo </w:t>
      </w:r>
      <w:r w:rsidR="009E16EC">
        <w:t>XML</w:t>
      </w:r>
      <w:r>
        <w:t>, que deve</w:t>
      </w:r>
      <w:r w:rsidR="009E16EC">
        <w:t xml:space="preserve"> se</w:t>
      </w:r>
      <w:r>
        <w:t xml:space="preserve">r </w:t>
      </w:r>
      <w:r w:rsidR="009E16EC">
        <w:t xml:space="preserve">igual </w:t>
      </w:r>
      <w:r>
        <w:t>em todos os arquivos XML carregados pel</w:t>
      </w:r>
      <w:r w:rsidR="005B5C5F">
        <w:t>o OA</w:t>
      </w:r>
      <w:r>
        <w:t xml:space="preserve"> Amnesia</w:t>
      </w:r>
    </w:p>
    <w:p w:rsidR="00002A7D" w:rsidRPr="00002A7D" w:rsidRDefault="00002A7D" w:rsidP="00666E10">
      <w:pPr>
        <w:spacing w:after="0"/>
        <w:jc w:val="both"/>
        <w:rPr>
          <w:color w:val="4472C4" w:themeColor="accent5"/>
          <w:lang w:val="en-US"/>
        </w:rPr>
      </w:pPr>
      <w:proofErr w:type="gramStart"/>
      <w:r w:rsidRPr="00002A7D">
        <w:rPr>
          <w:color w:val="4472C4" w:themeColor="accent5"/>
          <w:lang w:val="en-US"/>
        </w:rPr>
        <w:t>&lt;?xml</w:t>
      </w:r>
      <w:proofErr w:type="gramEnd"/>
      <w:r w:rsidRPr="00002A7D">
        <w:rPr>
          <w:color w:val="4472C4" w:themeColor="accent5"/>
          <w:lang w:val="en-US"/>
        </w:rPr>
        <w:t xml:space="preserve"> version="1.0" encoding="ISO-8859-1"?&gt;</w:t>
      </w:r>
    </w:p>
    <w:p w:rsidR="00002A7D" w:rsidRPr="00002A7D" w:rsidRDefault="00002A7D" w:rsidP="00666E10">
      <w:pPr>
        <w:spacing w:after="0"/>
        <w:jc w:val="both"/>
        <w:rPr>
          <w:color w:val="4472C4" w:themeColor="accent5"/>
          <w:lang w:val="en-US"/>
        </w:rPr>
      </w:pPr>
      <w:proofErr w:type="gramStart"/>
      <w:r w:rsidRPr="00002A7D">
        <w:rPr>
          <w:color w:val="4472C4" w:themeColor="accent5"/>
          <w:lang w:val="en-US"/>
        </w:rPr>
        <w:t>&lt;!DOCTYPE</w:t>
      </w:r>
      <w:proofErr w:type="gramEnd"/>
      <w:r w:rsidRPr="00002A7D">
        <w:rPr>
          <w:color w:val="4472C4" w:themeColor="accent5"/>
          <w:lang w:val="en-US"/>
        </w:rPr>
        <w:t xml:space="preserve"> </w:t>
      </w:r>
      <w:proofErr w:type="spellStart"/>
      <w:r w:rsidRPr="00002A7D">
        <w:rPr>
          <w:color w:val="4472C4" w:themeColor="accent5"/>
          <w:lang w:val="en-US"/>
        </w:rPr>
        <w:t>AmnesiaConfiguration</w:t>
      </w:r>
      <w:proofErr w:type="spellEnd"/>
      <w:r w:rsidRPr="00002A7D">
        <w:rPr>
          <w:color w:val="4472C4" w:themeColor="accent5"/>
          <w:lang w:val="en-US"/>
        </w:rPr>
        <w:t xml:space="preserve"> SYSTEM "Configuration/amnesia.dtd"&gt;</w:t>
      </w:r>
    </w:p>
    <w:p w:rsidR="00002A7D" w:rsidRPr="00002A7D" w:rsidRDefault="00002A7D" w:rsidP="00666E10">
      <w:pPr>
        <w:spacing w:after="0"/>
        <w:jc w:val="both"/>
        <w:rPr>
          <w:color w:val="4472C4" w:themeColor="accent5"/>
          <w:lang w:val="en-US"/>
        </w:rPr>
      </w:pPr>
      <w:proofErr w:type="gramStart"/>
      <w:r w:rsidRPr="00002A7D">
        <w:rPr>
          <w:color w:val="4472C4" w:themeColor="accent5"/>
          <w:lang w:val="en-US"/>
        </w:rPr>
        <w:lastRenderedPageBreak/>
        <w:t>&lt;?xml</w:t>
      </w:r>
      <w:proofErr w:type="gramEnd"/>
      <w:r w:rsidRPr="00002A7D">
        <w:rPr>
          <w:color w:val="4472C4" w:themeColor="accent5"/>
          <w:lang w:val="en-US"/>
        </w:rPr>
        <w:t>-stylesheet type="text/</w:t>
      </w:r>
      <w:proofErr w:type="spellStart"/>
      <w:r w:rsidRPr="00002A7D">
        <w:rPr>
          <w:color w:val="4472C4" w:themeColor="accent5"/>
          <w:lang w:val="en-US"/>
        </w:rPr>
        <w:t>css</w:t>
      </w:r>
      <w:proofErr w:type="spellEnd"/>
      <w:r w:rsidRPr="00002A7D">
        <w:rPr>
          <w:color w:val="4472C4" w:themeColor="accent5"/>
          <w:lang w:val="en-US"/>
        </w:rPr>
        <w:t xml:space="preserve">" </w:t>
      </w:r>
      <w:proofErr w:type="spellStart"/>
      <w:r w:rsidRPr="00002A7D">
        <w:rPr>
          <w:color w:val="4472C4" w:themeColor="accent5"/>
          <w:lang w:val="en-US"/>
        </w:rPr>
        <w:t>href</w:t>
      </w:r>
      <w:proofErr w:type="spellEnd"/>
      <w:r w:rsidRPr="00002A7D">
        <w:rPr>
          <w:color w:val="4472C4" w:themeColor="accent5"/>
          <w:lang w:val="en-US"/>
        </w:rPr>
        <w:t>="teste.css"?&gt;</w:t>
      </w:r>
    </w:p>
    <w:p w:rsidR="00002A7D" w:rsidRPr="009E16EC" w:rsidRDefault="00002A7D" w:rsidP="00516917">
      <w:pPr>
        <w:pStyle w:val="ListParagraph"/>
        <w:numPr>
          <w:ilvl w:val="2"/>
          <w:numId w:val="1"/>
        </w:numPr>
        <w:jc w:val="both"/>
        <w:rPr>
          <w:color w:val="4472C4" w:themeColor="accent5"/>
        </w:rPr>
      </w:pPr>
      <w:r w:rsidRPr="00002A7D">
        <w:t xml:space="preserve">Início da descrição da arquitetura com a </w:t>
      </w:r>
      <w:proofErr w:type="spellStart"/>
      <w:r>
        <w:t>tag</w:t>
      </w:r>
      <w:proofErr w:type="spellEnd"/>
      <w:r w:rsidR="009E16EC">
        <w:t xml:space="preserve"> </w:t>
      </w:r>
      <w:r w:rsidRPr="009E16EC">
        <w:rPr>
          <w:color w:val="4472C4" w:themeColor="accent5"/>
        </w:rPr>
        <w:t>&lt;</w:t>
      </w:r>
      <w:proofErr w:type="spellStart"/>
      <w:r w:rsidRPr="009E16EC">
        <w:rPr>
          <w:color w:val="4472C4" w:themeColor="accent5"/>
        </w:rPr>
        <w:t>AmnesiaConfiguration</w:t>
      </w:r>
      <w:proofErr w:type="spellEnd"/>
      <w:r w:rsidRPr="009E16EC">
        <w:rPr>
          <w:color w:val="4472C4" w:themeColor="accent5"/>
        </w:rPr>
        <w:t>&gt;</w:t>
      </w:r>
    </w:p>
    <w:p w:rsidR="00002A7D" w:rsidRDefault="00002A7D" w:rsidP="00666E10">
      <w:pPr>
        <w:pStyle w:val="ListParagraph"/>
        <w:numPr>
          <w:ilvl w:val="2"/>
          <w:numId w:val="1"/>
        </w:numPr>
        <w:jc w:val="both"/>
      </w:pPr>
      <w:r>
        <w:t xml:space="preserve">Apresentar as </w:t>
      </w:r>
      <w:r w:rsidR="009E16EC">
        <w:t xml:space="preserve">características </w:t>
      </w:r>
      <w:r w:rsidR="006D2579">
        <w:t>do processador</w:t>
      </w:r>
      <w:r w:rsidR="009E16EC">
        <w:t xml:space="preserve"> que estaria acessando a hierarquia de memória. Tais acessos podem ser feitos por um arquivo de rastro, resultante da execução em um processador. Mesmo usando tal arquivo de rastro, as características do processador precisam ser fornecidas.</w:t>
      </w:r>
      <w:r w:rsidR="00516917">
        <w:t xml:space="preserve"> </w:t>
      </w:r>
      <w:r w:rsidR="009E16EC">
        <w:t xml:space="preserve">Tais características </w:t>
      </w:r>
      <w:r w:rsidR="006D2579">
        <w:t>devem ser mantidas no arquivo XML.</w:t>
      </w:r>
    </w:p>
    <w:p w:rsidR="006D2579" w:rsidRPr="006D2579" w:rsidRDefault="006D2579" w:rsidP="00666E10">
      <w:pPr>
        <w:spacing w:after="0"/>
        <w:jc w:val="both"/>
        <w:rPr>
          <w:color w:val="4472C4" w:themeColor="accent5"/>
        </w:rPr>
      </w:pPr>
      <w:r w:rsidRPr="006D2579">
        <w:rPr>
          <w:color w:val="4472C4" w:themeColor="accent5"/>
        </w:rPr>
        <w:t xml:space="preserve">    &lt;Processor&gt;</w:t>
      </w:r>
    </w:p>
    <w:p w:rsidR="006D2579" w:rsidRPr="006D2579" w:rsidRDefault="006D2579" w:rsidP="00666E10">
      <w:pPr>
        <w:spacing w:after="0"/>
        <w:jc w:val="both"/>
        <w:rPr>
          <w:color w:val="4472C4" w:themeColor="accent5"/>
        </w:rPr>
      </w:pPr>
      <w:r w:rsidRPr="006D2579">
        <w:rPr>
          <w:color w:val="4472C4" w:themeColor="accent5"/>
        </w:rPr>
        <w:t xml:space="preserve">        &lt;</w:t>
      </w:r>
      <w:proofErr w:type="spellStart"/>
      <w:proofErr w:type="gramStart"/>
      <w:r w:rsidRPr="006D2579">
        <w:rPr>
          <w:color w:val="4472C4" w:themeColor="accent5"/>
        </w:rPr>
        <w:t>processorContains</w:t>
      </w:r>
      <w:proofErr w:type="spellEnd"/>
      <w:proofErr w:type="gramEnd"/>
      <w:r w:rsidRPr="006D2579">
        <w:rPr>
          <w:color w:val="4472C4" w:themeColor="accent5"/>
        </w:rPr>
        <w:t>&gt;0&lt;/</w:t>
      </w:r>
      <w:proofErr w:type="spellStart"/>
      <w:r w:rsidRPr="006D2579">
        <w:rPr>
          <w:color w:val="4472C4" w:themeColor="accent5"/>
        </w:rPr>
        <w:t>processorContains</w:t>
      </w:r>
      <w:proofErr w:type="spellEnd"/>
      <w:r w:rsidRPr="006D2579">
        <w:rPr>
          <w:color w:val="4472C4" w:themeColor="accent5"/>
        </w:rPr>
        <w:t>&gt;</w:t>
      </w:r>
    </w:p>
    <w:p w:rsidR="006D2579" w:rsidRPr="006D2579" w:rsidRDefault="006D2579" w:rsidP="00666E10">
      <w:pPr>
        <w:spacing w:after="0"/>
        <w:jc w:val="both"/>
        <w:rPr>
          <w:color w:val="4472C4" w:themeColor="accent5"/>
        </w:rPr>
      </w:pPr>
      <w:r w:rsidRPr="006D2579">
        <w:rPr>
          <w:color w:val="4472C4" w:themeColor="accent5"/>
        </w:rPr>
        <w:t xml:space="preserve">        &lt;</w:t>
      </w:r>
      <w:proofErr w:type="spellStart"/>
      <w:proofErr w:type="gramStart"/>
      <w:r w:rsidRPr="006D2579">
        <w:rPr>
          <w:color w:val="4472C4" w:themeColor="accent5"/>
        </w:rPr>
        <w:t>createTraceFile</w:t>
      </w:r>
      <w:proofErr w:type="spellEnd"/>
      <w:proofErr w:type="gramEnd"/>
      <w:r w:rsidRPr="006D2579">
        <w:rPr>
          <w:color w:val="4472C4" w:themeColor="accent5"/>
        </w:rPr>
        <w:t>&gt;0&lt;/</w:t>
      </w:r>
      <w:proofErr w:type="spellStart"/>
      <w:r w:rsidRPr="006D2579">
        <w:rPr>
          <w:color w:val="4472C4" w:themeColor="accent5"/>
        </w:rPr>
        <w:t>createTraceFile</w:t>
      </w:r>
      <w:proofErr w:type="spellEnd"/>
      <w:r w:rsidRPr="006D2579">
        <w:rPr>
          <w:color w:val="4472C4" w:themeColor="accent5"/>
        </w:rPr>
        <w:t>&gt;</w:t>
      </w:r>
    </w:p>
    <w:p w:rsidR="006D2579" w:rsidRPr="006D2579" w:rsidRDefault="006D2579" w:rsidP="00666E10">
      <w:pPr>
        <w:spacing w:after="0"/>
        <w:jc w:val="both"/>
        <w:rPr>
          <w:color w:val="4472C4" w:themeColor="accent5"/>
        </w:rPr>
      </w:pPr>
      <w:r w:rsidRPr="006D2579">
        <w:rPr>
          <w:color w:val="4472C4" w:themeColor="accent5"/>
        </w:rPr>
        <w:t xml:space="preserve">    &lt;/Processor&gt;</w:t>
      </w:r>
    </w:p>
    <w:p w:rsidR="00002A7D" w:rsidRDefault="00002A7D" w:rsidP="00666E10">
      <w:pPr>
        <w:pStyle w:val="ListParagraph"/>
        <w:numPr>
          <w:ilvl w:val="2"/>
          <w:numId w:val="1"/>
        </w:numPr>
        <w:jc w:val="both"/>
      </w:pPr>
      <w:r>
        <w:t>Informações de tamanho da palavra em BYTES</w:t>
      </w:r>
      <w:r w:rsidR="009E16EC">
        <w:t>. O</w:t>
      </w:r>
      <w:r w:rsidR="006D2579">
        <w:t xml:space="preserve">s valores devem ser iguais nas duas </w:t>
      </w:r>
      <w:proofErr w:type="spellStart"/>
      <w:r w:rsidR="006D2579">
        <w:t>tags</w:t>
      </w:r>
      <w:proofErr w:type="spellEnd"/>
      <w:r w:rsidR="006D2579">
        <w:t xml:space="preserve"> </w:t>
      </w:r>
      <w:r w:rsidR="006D2579" w:rsidRPr="006D2579">
        <w:rPr>
          <w:color w:val="4472C4" w:themeColor="accent5"/>
        </w:rPr>
        <w:t>&lt;</w:t>
      </w:r>
      <w:proofErr w:type="spellStart"/>
      <w:r w:rsidR="006D2579" w:rsidRPr="006D2579">
        <w:rPr>
          <w:color w:val="4472C4" w:themeColor="accent5"/>
        </w:rPr>
        <w:t>wordSize</w:t>
      </w:r>
      <w:proofErr w:type="spellEnd"/>
      <w:r w:rsidR="006D2579" w:rsidRPr="006D2579">
        <w:rPr>
          <w:color w:val="4472C4" w:themeColor="accent5"/>
        </w:rPr>
        <w:t>&gt;</w:t>
      </w:r>
      <w:r w:rsidR="006D2579">
        <w:t>.</w:t>
      </w:r>
    </w:p>
    <w:p w:rsidR="006D2579" w:rsidRPr="006D2579" w:rsidRDefault="006D2579" w:rsidP="00666E10">
      <w:pPr>
        <w:spacing w:after="0"/>
        <w:jc w:val="both"/>
        <w:rPr>
          <w:color w:val="4472C4" w:themeColor="accent5"/>
          <w:lang w:val="en-US"/>
        </w:rPr>
      </w:pPr>
      <w:r w:rsidRPr="00D80D53">
        <w:rPr>
          <w:color w:val="4472C4" w:themeColor="accent5"/>
        </w:rPr>
        <w:t xml:space="preserve">   </w:t>
      </w:r>
      <w:r w:rsidRPr="006D2579">
        <w:rPr>
          <w:color w:val="4472C4" w:themeColor="accent5"/>
          <w:lang w:val="en-US"/>
        </w:rPr>
        <w:t>&lt;Trace&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lt;</w:t>
      </w:r>
      <w:proofErr w:type="spellStart"/>
      <w:proofErr w:type="gramStart"/>
      <w:r w:rsidRPr="006D2579">
        <w:rPr>
          <w:color w:val="4472C4" w:themeColor="accent5"/>
          <w:lang w:val="en-US"/>
        </w:rPr>
        <w:t>wordSize</w:t>
      </w:r>
      <w:proofErr w:type="spellEnd"/>
      <w:r w:rsidRPr="006D2579">
        <w:rPr>
          <w:color w:val="4472C4" w:themeColor="accent5"/>
          <w:lang w:val="en-US"/>
        </w:rPr>
        <w:t>&gt;</w:t>
      </w:r>
      <w:proofErr w:type="gramEnd"/>
      <w:r w:rsidRPr="006D2579">
        <w:rPr>
          <w:color w:val="4472C4" w:themeColor="accent5"/>
          <w:lang w:val="en-US"/>
        </w:rPr>
        <w:t>4&lt;/</w:t>
      </w:r>
      <w:proofErr w:type="spellStart"/>
      <w:r w:rsidRPr="006D2579">
        <w:rPr>
          <w:color w:val="4472C4" w:themeColor="accent5"/>
          <w:lang w:val="en-US"/>
        </w:rPr>
        <w:t>wordSize</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lt;/Trace&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lt;CPU&gt;</w:t>
      </w:r>
    </w:p>
    <w:p w:rsidR="006D2579" w:rsidRPr="006D2579" w:rsidRDefault="006D2579" w:rsidP="00666E10">
      <w:pPr>
        <w:spacing w:after="0"/>
        <w:jc w:val="both"/>
        <w:rPr>
          <w:color w:val="4472C4" w:themeColor="accent5"/>
        </w:rPr>
      </w:pPr>
      <w:r w:rsidRPr="006D2579">
        <w:rPr>
          <w:color w:val="4472C4" w:themeColor="accent5"/>
          <w:lang w:val="en-US"/>
        </w:rPr>
        <w:t xml:space="preserve">        </w:t>
      </w:r>
      <w:r w:rsidRPr="006D2579">
        <w:rPr>
          <w:color w:val="4472C4" w:themeColor="accent5"/>
        </w:rPr>
        <w:t>&lt;</w:t>
      </w:r>
      <w:proofErr w:type="spellStart"/>
      <w:proofErr w:type="gramStart"/>
      <w:r w:rsidRPr="006D2579">
        <w:rPr>
          <w:color w:val="4472C4" w:themeColor="accent5"/>
        </w:rPr>
        <w:t>wordSize</w:t>
      </w:r>
      <w:proofErr w:type="spellEnd"/>
      <w:proofErr w:type="gramEnd"/>
      <w:r w:rsidRPr="006D2579">
        <w:rPr>
          <w:color w:val="4472C4" w:themeColor="accent5"/>
        </w:rPr>
        <w:t>&gt;4&lt;/</w:t>
      </w:r>
      <w:proofErr w:type="spellStart"/>
      <w:r w:rsidRPr="006D2579">
        <w:rPr>
          <w:color w:val="4472C4" w:themeColor="accent5"/>
        </w:rPr>
        <w:t>wordSize</w:t>
      </w:r>
      <w:proofErr w:type="spellEnd"/>
      <w:r w:rsidRPr="006D2579">
        <w:rPr>
          <w:color w:val="4472C4" w:themeColor="accent5"/>
        </w:rPr>
        <w:t>&gt;</w:t>
      </w:r>
    </w:p>
    <w:p w:rsidR="006D2579" w:rsidRPr="006D2579" w:rsidRDefault="006D2579" w:rsidP="00666E10">
      <w:pPr>
        <w:spacing w:after="0"/>
        <w:jc w:val="both"/>
        <w:rPr>
          <w:color w:val="4472C4" w:themeColor="accent5"/>
        </w:rPr>
      </w:pPr>
      <w:r w:rsidRPr="006D2579">
        <w:rPr>
          <w:color w:val="4472C4" w:themeColor="accent5"/>
        </w:rPr>
        <w:t xml:space="preserve">    &lt;/CPU&gt;</w:t>
      </w:r>
    </w:p>
    <w:p w:rsidR="00002A7D" w:rsidRDefault="00002A7D" w:rsidP="00666E10">
      <w:pPr>
        <w:pStyle w:val="ListParagraph"/>
        <w:numPr>
          <w:ilvl w:val="2"/>
          <w:numId w:val="1"/>
        </w:numPr>
        <w:jc w:val="both"/>
      </w:pPr>
      <w:r>
        <w:t>Informações da memória principal</w:t>
      </w:r>
      <w:r w:rsidR="00A74D24">
        <w:t>: I</w:t>
      </w:r>
      <w:r w:rsidR="006D2579">
        <w:t>nformações de tamanho de bloco, tamanho da memória, tempo de ciclos entre outros.</w:t>
      </w:r>
    </w:p>
    <w:p w:rsidR="006D2579" w:rsidRPr="006D2579" w:rsidRDefault="006D2579" w:rsidP="00666E10">
      <w:pPr>
        <w:spacing w:after="0"/>
        <w:jc w:val="both"/>
        <w:rPr>
          <w:color w:val="4472C4" w:themeColor="accent5"/>
          <w:lang w:val="en-US"/>
        </w:rPr>
      </w:pPr>
      <w:r w:rsidRPr="006D2579">
        <w:rPr>
          <w:color w:val="4472C4" w:themeColor="accent5"/>
        </w:rPr>
        <w:t xml:space="preserve">  </w:t>
      </w:r>
      <w:r w:rsidRPr="006D2579">
        <w:rPr>
          <w:color w:val="4472C4" w:themeColor="accent5"/>
          <w:lang w:val="en-US"/>
        </w:rPr>
        <w:t>&lt;</w:t>
      </w:r>
      <w:proofErr w:type="spellStart"/>
      <w:r w:rsidRPr="006D2579">
        <w:rPr>
          <w:color w:val="4472C4" w:themeColor="accent5"/>
          <w:lang w:val="en-US"/>
        </w:rPr>
        <w:t>MainMemory</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lt;</w:t>
      </w:r>
      <w:proofErr w:type="spellStart"/>
      <w:proofErr w:type="gramStart"/>
      <w:r w:rsidRPr="006D2579">
        <w:rPr>
          <w:color w:val="4472C4" w:themeColor="accent5"/>
          <w:lang w:val="en-US"/>
        </w:rPr>
        <w:t>blockSize</w:t>
      </w:r>
      <w:proofErr w:type="spellEnd"/>
      <w:r w:rsidRPr="006D2579">
        <w:rPr>
          <w:color w:val="4472C4" w:themeColor="accent5"/>
          <w:lang w:val="en-US"/>
        </w:rPr>
        <w:t>&gt;</w:t>
      </w:r>
      <w:proofErr w:type="gramEnd"/>
      <w:r w:rsidRPr="006D2579">
        <w:rPr>
          <w:color w:val="4472C4" w:themeColor="accent5"/>
          <w:lang w:val="en-US"/>
        </w:rPr>
        <w:t>1&lt;/</w:t>
      </w:r>
      <w:proofErr w:type="spellStart"/>
      <w:r w:rsidRPr="006D2579">
        <w:rPr>
          <w:color w:val="4472C4" w:themeColor="accent5"/>
          <w:lang w:val="en-US"/>
        </w:rPr>
        <w:t>blockSize</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lt;</w:t>
      </w:r>
      <w:proofErr w:type="spellStart"/>
      <w:proofErr w:type="gramStart"/>
      <w:r w:rsidRPr="006D2579">
        <w:rPr>
          <w:color w:val="4472C4" w:themeColor="accent5"/>
          <w:lang w:val="en-US"/>
        </w:rPr>
        <w:t>memorySize</w:t>
      </w:r>
      <w:proofErr w:type="spellEnd"/>
      <w:r w:rsidRPr="006D2579">
        <w:rPr>
          <w:color w:val="4472C4" w:themeColor="accent5"/>
          <w:lang w:val="en-US"/>
        </w:rPr>
        <w:t>&gt;</w:t>
      </w:r>
      <w:proofErr w:type="gramEnd"/>
      <w:r w:rsidRPr="006D2579">
        <w:rPr>
          <w:color w:val="4472C4" w:themeColor="accent5"/>
          <w:lang w:val="en-US"/>
        </w:rPr>
        <w:t>16&lt;/</w:t>
      </w:r>
      <w:proofErr w:type="spellStart"/>
      <w:r w:rsidRPr="006D2579">
        <w:rPr>
          <w:color w:val="4472C4" w:themeColor="accent5"/>
          <w:lang w:val="en-US"/>
        </w:rPr>
        <w:t>memorySize</w:t>
      </w:r>
      <w:proofErr w:type="spellEnd"/>
      <w:r w:rsidRPr="006D2579">
        <w:rPr>
          <w:color w:val="4472C4" w:themeColor="accent5"/>
          <w:lang w:val="en-US"/>
        </w:rPr>
        <w:t>&gt;</w:t>
      </w:r>
    </w:p>
    <w:p w:rsidR="006D2579" w:rsidRPr="00D80D53" w:rsidRDefault="006D2579" w:rsidP="00666E10">
      <w:pPr>
        <w:spacing w:after="0"/>
        <w:jc w:val="both"/>
        <w:rPr>
          <w:color w:val="4472C4" w:themeColor="accent5"/>
          <w:lang w:val="en-US"/>
        </w:rPr>
      </w:pPr>
      <w:r w:rsidRPr="006D2579">
        <w:rPr>
          <w:color w:val="4472C4" w:themeColor="accent5"/>
          <w:lang w:val="en-US"/>
        </w:rPr>
        <w:t xml:space="preserve">        </w:t>
      </w:r>
      <w:r w:rsidRPr="00D80D53">
        <w:rPr>
          <w:color w:val="4472C4" w:themeColor="accent5"/>
          <w:lang w:val="en-US"/>
        </w:rPr>
        <w:t>&lt;</w:t>
      </w:r>
      <w:proofErr w:type="spellStart"/>
      <w:proofErr w:type="gramStart"/>
      <w:r w:rsidRPr="00D80D53">
        <w:rPr>
          <w:color w:val="4472C4" w:themeColor="accent5"/>
          <w:lang w:val="en-US"/>
        </w:rPr>
        <w:t>ciclesPerAccessRead</w:t>
      </w:r>
      <w:proofErr w:type="spellEnd"/>
      <w:r w:rsidRPr="00D80D53">
        <w:rPr>
          <w:color w:val="4472C4" w:themeColor="accent5"/>
          <w:lang w:val="en-US"/>
        </w:rPr>
        <w:t>&gt;</w:t>
      </w:r>
      <w:proofErr w:type="gramEnd"/>
      <w:r w:rsidRPr="00D80D53">
        <w:rPr>
          <w:color w:val="4472C4" w:themeColor="accent5"/>
          <w:lang w:val="en-US"/>
        </w:rPr>
        <w:t>1&lt;/</w:t>
      </w:r>
      <w:proofErr w:type="spellStart"/>
      <w:r w:rsidRPr="00D80D53">
        <w:rPr>
          <w:color w:val="4472C4" w:themeColor="accent5"/>
          <w:lang w:val="en-US"/>
        </w:rPr>
        <w:t>ciclesPerAccessRead</w:t>
      </w:r>
      <w:proofErr w:type="spellEnd"/>
      <w:r w:rsidRPr="00D80D53">
        <w:rPr>
          <w:color w:val="4472C4" w:themeColor="accent5"/>
          <w:lang w:val="en-US"/>
        </w:rPr>
        <w:t>&gt;</w:t>
      </w:r>
    </w:p>
    <w:p w:rsidR="006D2579" w:rsidRPr="00D80D53" w:rsidRDefault="006D2579" w:rsidP="00666E10">
      <w:pPr>
        <w:spacing w:after="0"/>
        <w:jc w:val="both"/>
        <w:rPr>
          <w:color w:val="4472C4" w:themeColor="accent5"/>
          <w:lang w:val="en-US"/>
        </w:rPr>
      </w:pPr>
      <w:r w:rsidRPr="00D80D53">
        <w:rPr>
          <w:color w:val="4472C4" w:themeColor="accent5"/>
          <w:lang w:val="en-US"/>
        </w:rPr>
        <w:t xml:space="preserve">        &lt;</w:t>
      </w:r>
      <w:proofErr w:type="spellStart"/>
      <w:proofErr w:type="gramStart"/>
      <w:r w:rsidRPr="00D80D53">
        <w:rPr>
          <w:color w:val="4472C4" w:themeColor="accent5"/>
          <w:lang w:val="en-US"/>
        </w:rPr>
        <w:t>ciclesPerAccessWrite</w:t>
      </w:r>
      <w:proofErr w:type="spellEnd"/>
      <w:r w:rsidRPr="00D80D53">
        <w:rPr>
          <w:color w:val="4472C4" w:themeColor="accent5"/>
          <w:lang w:val="en-US"/>
        </w:rPr>
        <w:t>&gt;</w:t>
      </w:r>
      <w:proofErr w:type="gramEnd"/>
      <w:r w:rsidRPr="00D80D53">
        <w:rPr>
          <w:color w:val="4472C4" w:themeColor="accent5"/>
          <w:lang w:val="en-US"/>
        </w:rPr>
        <w:t>2&lt;/</w:t>
      </w:r>
      <w:proofErr w:type="spellStart"/>
      <w:r w:rsidRPr="00D80D53">
        <w:rPr>
          <w:color w:val="4472C4" w:themeColor="accent5"/>
          <w:lang w:val="en-US"/>
        </w:rPr>
        <w:t>ciclesPerAccessWrite</w:t>
      </w:r>
      <w:proofErr w:type="spellEnd"/>
      <w:r w:rsidRPr="00D80D53">
        <w:rPr>
          <w:color w:val="4472C4" w:themeColor="accent5"/>
          <w:lang w:val="en-US"/>
        </w:rPr>
        <w:t>&gt;</w:t>
      </w:r>
    </w:p>
    <w:p w:rsidR="006D2579" w:rsidRPr="00D80D53" w:rsidRDefault="006D2579" w:rsidP="00666E10">
      <w:pPr>
        <w:spacing w:after="0"/>
        <w:jc w:val="both"/>
        <w:rPr>
          <w:color w:val="4472C4" w:themeColor="accent5"/>
          <w:lang w:val="en-US"/>
        </w:rPr>
      </w:pPr>
      <w:r w:rsidRPr="00D80D53">
        <w:rPr>
          <w:color w:val="4472C4" w:themeColor="accent5"/>
          <w:lang w:val="en-US"/>
        </w:rPr>
        <w:t xml:space="preserve">        &lt;</w:t>
      </w:r>
      <w:proofErr w:type="spellStart"/>
      <w:proofErr w:type="gramStart"/>
      <w:r w:rsidRPr="00D80D53">
        <w:rPr>
          <w:color w:val="4472C4" w:themeColor="accent5"/>
          <w:lang w:val="en-US"/>
        </w:rPr>
        <w:t>timeCicle</w:t>
      </w:r>
      <w:proofErr w:type="spellEnd"/>
      <w:r w:rsidRPr="00D80D53">
        <w:rPr>
          <w:color w:val="4472C4" w:themeColor="accent5"/>
          <w:lang w:val="en-US"/>
        </w:rPr>
        <w:t>&gt;</w:t>
      </w:r>
      <w:proofErr w:type="gramEnd"/>
      <w:r w:rsidRPr="00D80D53">
        <w:rPr>
          <w:color w:val="4472C4" w:themeColor="accent5"/>
          <w:lang w:val="en-US"/>
        </w:rPr>
        <w:t>10&lt;/</w:t>
      </w:r>
      <w:proofErr w:type="spellStart"/>
      <w:r w:rsidRPr="00D80D53">
        <w:rPr>
          <w:color w:val="4472C4" w:themeColor="accent5"/>
          <w:lang w:val="en-US"/>
        </w:rPr>
        <w:t>timeCicle</w:t>
      </w:r>
      <w:proofErr w:type="spellEnd"/>
      <w:r w:rsidRPr="00D80D53">
        <w:rPr>
          <w:color w:val="4472C4" w:themeColor="accent5"/>
          <w:lang w:val="en-US"/>
        </w:rPr>
        <w:t>&gt;</w:t>
      </w:r>
    </w:p>
    <w:p w:rsidR="006D2579" w:rsidRPr="00D80D53" w:rsidRDefault="006D2579" w:rsidP="00666E10">
      <w:pPr>
        <w:spacing w:after="0"/>
        <w:jc w:val="both"/>
        <w:rPr>
          <w:color w:val="4472C4" w:themeColor="accent5"/>
          <w:lang w:val="en-US"/>
        </w:rPr>
      </w:pPr>
      <w:r w:rsidRPr="00D80D53">
        <w:rPr>
          <w:color w:val="4472C4" w:themeColor="accent5"/>
          <w:lang w:val="en-US"/>
        </w:rPr>
        <w:t xml:space="preserve">    &lt;/</w:t>
      </w:r>
      <w:proofErr w:type="spellStart"/>
      <w:r w:rsidRPr="00D80D53">
        <w:rPr>
          <w:color w:val="4472C4" w:themeColor="accent5"/>
          <w:lang w:val="en-US"/>
        </w:rPr>
        <w:t>MainMemory</w:t>
      </w:r>
      <w:proofErr w:type="spellEnd"/>
      <w:r w:rsidRPr="00D80D53">
        <w:rPr>
          <w:color w:val="4472C4" w:themeColor="accent5"/>
          <w:lang w:val="en-US"/>
        </w:rPr>
        <w:t>&gt;</w:t>
      </w:r>
    </w:p>
    <w:p w:rsidR="00002A7D" w:rsidRDefault="00002A7D" w:rsidP="00666E10">
      <w:pPr>
        <w:pStyle w:val="ListParagraph"/>
        <w:numPr>
          <w:ilvl w:val="2"/>
          <w:numId w:val="1"/>
        </w:numPr>
        <w:jc w:val="both"/>
      </w:pPr>
      <w:r>
        <w:t xml:space="preserve">Informações da memória </w:t>
      </w:r>
      <w:r w:rsidR="00A74D24">
        <w:t xml:space="preserve">virtual que são: </w:t>
      </w:r>
      <w:r w:rsidR="006D2579">
        <w:t xml:space="preserve">tamanho de páginas em quantidade de palavras, tamanho do disco em quantidade de palavras e tempo </w:t>
      </w:r>
      <w:r w:rsidR="009E16EC">
        <w:t xml:space="preserve">para </w:t>
      </w:r>
      <w:r w:rsidR="006D2579">
        <w:t>acesso</w:t>
      </w:r>
      <w:r w:rsidR="009E16EC">
        <w:t>s</w:t>
      </w:r>
      <w:r w:rsidR="006D2579">
        <w:t xml:space="preserve"> </w:t>
      </w:r>
      <w:r w:rsidR="009E16EC">
        <w:t xml:space="preserve">à </w:t>
      </w:r>
      <w:r w:rsidR="006D2579">
        <w:t>leitura e escrita.</w:t>
      </w:r>
    </w:p>
    <w:p w:rsidR="006D2579" w:rsidRPr="006D2579" w:rsidRDefault="006D2579" w:rsidP="00666E10">
      <w:pPr>
        <w:spacing w:after="0"/>
        <w:jc w:val="both"/>
        <w:rPr>
          <w:color w:val="4472C4" w:themeColor="accent5"/>
          <w:lang w:val="en-US"/>
        </w:rPr>
      </w:pPr>
      <w:r w:rsidRPr="00D80D53">
        <w:rPr>
          <w:color w:val="4472C4" w:themeColor="accent5"/>
        </w:rPr>
        <w:t xml:space="preserve">     </w:t>
      </w:r>
      <w:r w:rsidRPr="006D2579">
        <w:rPr>
          <w:color w:val="4472C4" w:themeColor="accent5"/>
          <w:lang w:val="en-US"/>
        </w:rPr>
        <w:t>&lt;</w:t>
      </w:r>
      <w:proofErr w:type="spellStart"/>
      <w:r w:rsidRPr="006D2579">
        <w:rPr>
          <w:color w:val="4472C4" w:themeColor="accent5"/>
          <w:lang w:val="en-US"/>
        </w:rPr>
        <w:t>VirtualMemory</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w:t>
      </w:r>
      <w:r w:rsidRPr="006D2579">
        <w:rPr>
          <w:color w:val="4472C4" w:themeColor="accent5"/>
          <w:lang w:val="en-US"/>
        </w:rPr>
        <w:tab/>
        <w:t>&lt;</w:t>
      </w:r>
      <w:proofErr w:type="spellStart"/>
      <w:proofErr w:type="gramStart"/>
      <w:r w:rsidRPr="006D2579">
        <w:rPr>
          <w:color w:val="4472C4" w:themeColor="accent5"/>
          <w:lang w:val="en-US"/>
        </w:rPr>
        <w:t>pageSize</w:t>
      </w:r>
      <w:proofErr w:type="spellEnd"/>
      <w:r w:rsidRPr="006D2579">
        <w:rPr>
          <w:color w:val="4472C4" w:themeColor="accent5"/>
          <w:lang w:val="en-US"/>
        </w:rPr>
        <w:t>&gt;</w:t>
      </w:r>
      <w:proofErr w:type="gramEnd"/>
      <w:r w:rsidRPr="006D2579">
        <w:rPr>
          <w:color w:val="4472C4" w:themeColor="accent5"/>
          <w:lang w:val="en-US"/>
        </w:rPr>
        <w:t>4&lt;/</w:t>
      </w:r>
      <w:proofErr w:type="spellStart"/>
      <w:r w:rsidRPr="006D2579">
        <w:rPr>
          <w:color w:val="4472C4" w:themeColor="accent5"/>
          <w:lang w:val="en-US"/>
        </w:rPr>
        <w:t>pageSize</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w:t>
      </w:r>
      <w:r w:rsidRPr="006D2579">
        <w:rPr>
          <w:color w:val="4472C4" w:themeColor="accent5"/>
          <w:lang w:val="en-US"/>
        </w:rPr>
        <w:tab/>
        <w:t>&lt;</w:t>
      </w:r>
      <w:proofErr w:type="spellStart"/>
      <w:proofErr w:type="gramStart"/>
      <w:r w:rsidRPr="006D2579">
        <w:rPr>
          <w:color w:val="4472C4" w:themeColor="accent5"/>
          <w:lang w:val="en-US"/>
        </w:rPr>
        <w:t>diskMemorySize</w:t>
      </w:r>
      <w:proofErr w:type="spellEnd"/>
      <w:r w:rsidRPr="006D2579">
        <w:rPr>
          <w:color w:val="4472C4" w:themeColor="accent5"/>
          <w:lang w:val="en-US"/>
        </w:rPr>
        <w:t>&gt;</w:t>
      </w:r>
      <w:proofErr w:type="gramEnd"/>
      <w:r w:rsidRPr="006D2579">
        <w:rPr>
          <w:color w:val="4472C4" w:themeColor="accent5"/>
          <w:lang w:val="en-US"/>
        </w:rPr>
        <w:t>24&lt;/</w:t>
      </w:r>
      <w:proofErr w:type="spellStart"/>
      <w:r w:rsidRPr="006D2579">
        <w:rPr>
          <w:color w:val="4472C4" w:themeColor="accent5"/>
          <w:lang w:val="en-US"/>
        </w:rPr>
        <w:t>diskMemorySize</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w:t>
      </w:r>
      <w:r w:rsidRPr="006D2579">
        <w:rPr>
          <w:color w:val="4472C4" w:themeColor="accent5"/>
          <w:lang w:val="en-US"/>
        </w:rPr>
        <w:tab/>
        <w:t>&lt;</w:t>
      </w:r>
      <w:proofErr w:type="spellStart"/>
      <w:proofErr w:type="gramStart"/>
      <w:r w:rsidRPr="006D2579">
        <w:rPr>
          <w:color w:val="4472C4" w:themeColor="accent5"/>
          <w:lang w:val="en-US"/>
        </w:rPr>
        <w:t>diskCiclesPerAccessRead</w:t>
      </w:r>
      <w:proofErr w:type="spellEnd"/>
      <w:r w:rsidRPr="006D2579">
        <w:rPr>
          <w:color w:val="4472C4" w:themeColor="accent5"/>
          <w:lang w:val="en-US"/>
        </w:rPr>
        <w:t>&gt;</w:t>
      </w:r>
      <w:proofErr w:type="gramEnd"/>
      <w:r w:rsidRPr="006D2579">
        <w:rPr>
          <w:color w:val="4472C4" w:themeColor="accent5"/>
          <w:lang w:val="en-US"/>
        </w:rPr>
        <w:t>1&lt;/</w:t>
      </w:r>
      <w:proofErr w:type="spellStart"/>
      <w:r w:rsidRPr="006D2579">
        <w:rPr>
          <w:color w:val="4472C4" w:themeColor="accent5"/>
          <w:lang w:val="en-US"/>
        </w:rPr>
        <w:t>diskCiclesPerAccessRead</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w:t>
      </w:r>
      <w:r w:rsidRPr="006D2579">
        <w:rPr>
          <w:color w:val="4472C4" w:themeColor="accent5"/>
          <w:lang w:val="en-US"/>
        </w:rPr>
        <w:tab/>
        <w:t>&lt;</w:t>
      </w:r>
      <w:proofErr w:type="spellStart"/>
      <w:proofErr w:type="gramStart"/>
      <w:r w:rsidRPr="006D2579">
        <w:rPr>
          <w:color w:val="4472C4" w:themeColor="accent5"/>
          <w:lang w:val="en-US"/>
        </w:rPr>
        <w:t>diskCiclesPerAccessWrite</w:t>
      </w:r>
      <w:proofErr w:type="spellEnd"/>
      <w:r w:rsidRPr="006D2579">
        <w:rPr>
          <w:color w:val="4472C4" w:themeColor="accent5"/>
          <w:lang w:val="en-US"/>
        </w:rPr>
        <w:t>&gt;</w:t>
      </w:r>
      <w:proofErr w:type="gramEnd"/>
      <w:r w:rsidRPr="006D2579">
        <w:rPr>
          <w:color w:val="4472C4" w:themeColor="accent5"/>
          <w:lang w:val="en-US"/>
        </w:rPr>
        <w:t>2&lt;/</w:t>
      </w:r>
      <w:proofErr w:type="spellStart"/>
      <w:r w:rsidRPr="006D2579">
        <w:rPr>
          <w:color w:val="4472C4" w:themeColor="accent5"/>
          <w:lang w:val="en-US"/>
        </w:rPr>
        <w:t>diskCiclesPerAccessWrite</w:t>
      </w:r>
      <w:proofErr w:type="spellEnd"/>
      <w:r w:rsidRPr="006D2579">
        <w:rPr>
          <w:color w:val="4472C4" w:themeColor="accent5"/>
          <w:lang w:val="en-US"/>
        </w:rPr>
        <w:t>&gt;</w:t>
      </w:r>
    </w:p>
    <w:p w:rsidR="006D2579" w:rsidRPr="006D2579" w:rsidRDefault="006D2579" w:rsidP="00666E10">
      <w:pPr>
        <w:spacing w:after="0"/>
        <w:jc w:val="both"/>
        <w:rPr>
          <w:color w:val="4472C4" w:themeColor="accent5"/>
          <w:lang w:val="en-US"/>
        </w:rPr>
      </w:pPr>
      <w:r w:rsidRPr="006D2579">
        <w:rPr>
          <w:color w:val="4472C4" w:themeColor="accent5"/>
          <w:lang w:val="en-US"/>
        </w:rPr>
        <w:t xml:space="preserve">        </w:t>
      </w:r>
      <w:r w:rsidRPr="006D2579">
        <w:rPr>
          <w:color w:val="4472C4" w:themeColor="accent5"/>
          <w:lang w:val="en-US"/>
        </w:rPr>
        <w:tab/>
        <w:t>&lt;</w:t>
      </w:r>
      <w:proofErr w:type="spellStart"/>
      <w:proofErr w:type="gramStart"/>
      <w:r w:rsidRPr="006D2579">
        <w:rPr>
          <w:color w:val="4472C4" w:themeColor="accent5"/>
          <w:lang w:val="en-US"/>
        </w:rPr>
        <w:t>timeCicle</w:t>
      </w:r>
      <w:proofErr w:type="spellEnd"/>
      <w:r w:rsidRPr="006D2579">
        <w:rPr>
          <w:color w:val="4472C4" w:themeColor="accent5"/>
          <w:lang w:val="en-US"/>
        </w:rPr>
        <w:t>&gt;</w:t>
      </w:r>
      <w:proofErr w:type="gramEnd"/>
      <w:r w:rsidRPr="006D2579">
        <w:rPr>
          <w:color w:val="4472C4" w:themeColor="accent5"/>
          <w:lang w:val="en-US"/>
        </w:rPr>
        <w:t>100&lt;/</w:t>
      </w:r>
      <w:proofErr w:type="spellStart"/>
      <w:r w:rsidRPr="006D2579">
        <w:rPr>
          <w:color w:val="4472C4" w:themeColor="accent5"/>
          <w:lang w:val="en-US"/>
        </w:rPr>
        <w:t>timeCicle</w:t>
      </w:r>
      <w:proofErr w:type="spellEnd"/>
      <w:r w:rsidRPr="006D2579">
        <w:rPr>
          <w:color w:val="4472C4" w:themeColor="accent5"/>
          <w:lang w:val="en-US"/>
        </w:rPr>
        <w:t>&gt;</w:t>
      </w:r>
    </w:p>
    <w:p w:rsidR="006D2579" w:rsidRPr="00D80D53" w:rsidRDefault="006D2579" w:rsidP="00666E10">
      <w:pPr>
        <w:spacing w:after="0"/>
        <w:jc w:val="both"/>
        <w:rPr>
          <w:color w:val="4472C4" w:themeColor="accent5"/>
          <w:lang w:val="en-US"/>
        </w:rPr>
      </w:pPr>
      <w:r w:rsidRPr="00D80D53">
        <w:rPr>
          <w:color w:val="4472C4" w:themeColor="accent5"/>
          <w:lang w:val="en-US"/>
        </w:rPr>
        <w:t xml:space="preserve">        </w:t>
      </w:r>
      <w:r w:rsidRPr="00D80D53">
        <w:rPr>
          <w:color w:val="4472C4" w:themeColor="accent5"/>
          <w:lang w:val="en-US"/>
        </w:rPr>
        <w:tab/>
        <w:t>&lt;</w:t>
      </w:r>
      <w:proofErr w:type="gramStart"/>
      <w:r w:rsidRPr="00D80D53">
        <w:rPr>
          <w:color w:val="4472C4" w:themeColor="accent5"/>
          <w:lang w:val="en-US"/>
        </w:rPr>
        <w:t>pageTableReplacementAlgorithm&gt;</w:t>
      </w:r>
      <w:proofErr w:type="gramEnd"/>
      <w:r w:rsidRPr="00D80D53">
        <w:rPr>
          <w:color w:val="4472C4" w:themeColor="accent5"/>
          <w:lang w:val="en-US"/>
        </w:rPr>
        <w:t>FIFO&lt;/pageTableReplacementAlgorithm&gt;</w:t>
      </w:r>
    </w:p>
    <w:p w:rsidR="006D2579" w:rsidRPr="00D80D53" w:rsidRDefault="006D2579" w:rsidP="00666E10">
      <w:pPr>
        <w:spacing w:after="0"/>
        <w:jc w:val="both"/>
        <w:rPr>
          <w:color w:val="4472C4" w:themeColor="accent5"/>
          <w:lang w:val="en-US"/>
        </w:rPr>
      </w:pPr>
      <w:r w:rsidRPr="00D80D53">
        <w:rPr>
          <w:color w:val="4472C4" w:themeColor="accent5"/>
          <w:lang w:val="en-US"/>
        </w:rPr>
        <w:tab/>
        <w:t>&lt;</w:t>
      </w:r>
      <w:proofErr w:type="spellStart"/>
      <w:r w:rsidRPr="00D80D53">
        <w:rPr>
          <w:color w:val="4472C4" w:themeColor="accent5"/>
          <w:lang w:val="en-US"/>
        </w:rPr>
        <w:t>TLBType</w:t>
      </w:r>
      <w:proofErr w:type="spellEnd"/>
      <w:r w:rsidRPr="00D80D53">
        <w:rPr>
          <w:color w:val="4472C4" w:themeColor="accent5"/>
          <w:lang w:val="en-US"/>
        </w:rPr>
        <w:t>&gt;none&lt;/</w:t>
      </w:r>
      <w:proofErr w:type="spellStart"/>
      <w:r w:rsidRPr="00D80D53">
        <w:rPr>
          <w:color w:val="4472C4" w:themeColor="accent5"/>
          <w:lang w:val="en-US"/>
        </w:rPr>
        <w:t>TLBType</w:t>
      </w:r>
      <w:proofErr w:type="spellEnd"/>
      <w:r w:rsidRPr="00D80D53">
        <w:rPr>
          <w:color w:val="4472C4" w:themeColor="accent5"/>
          <w:lang w:val="en-US"/>
        </w:rPr>
        <w:t>&gt;</w:t>
      </w:r>
    </w:p>
    <w:p w:rsidR="006D2579" w:rsidRPr="006D2579" w:rsidRDefault="006D2579" w:rsidP="00666E10">
      <w:pPr>
        <w:spacing w:after="0"/>
        <w:jc w:val="both"/>
        <w:rPr>
          <w:color w:val="4472C4" w:themeColor="accent5"/>
        </w:rPr>
      </w:pPr>
      <w:r w:rsidRPr="006D2579">
        <w:rPr>
          <w:color w:val="4472C4" w:themeColor="accent5"/>
        </w:rPr>
        <w:t>&lt;/</w:t>
      </w:r>
      <w:proofErr w:type="spellStart"/>
      <w:r w:rsidRPr="006D2579">
        <w:rPr>
          <w:color w:val="4472C4" w:themeColor="accent5"/>
        </w:rPr>
        <w:t>VirtualMemory</w:t>
      </w:r>
      <w:proofErr w:type="spellEnd"/>
      <w:r w:rsidRPr="006D2579">
        <w:rPr>
          <w:color w:val="4472C4" w:themeColor="accent5"/>
        </w:rPr>
        <w:t>&gt;</w:t>
      </w:r>
    </w:p>
    <w:p w:rsidR="006D2579" w:rsidRDefault="006D2579" w:rsidP="00666E10">
      <w:pPr>
        <w:pStyle w:val="ListParagraph"/>
        <w:numPr>
          <w:ilvl w:val="2"/>
          <w:numId w:val="1"/>
        </w:numPr>
        <w:jc w:val="both"/>
      </w:pPr>
      <w:r>
        <w:t xml:space="preserve">Finalizar a configuração com a </w:t>
      </w:r>
      <w:proofErr w:type="spellStart"/>
      <w:r>
        <w:t>tag</w:t>
      </w:r>
      <w:proofErr w:type="spellEnd"/>
      <w:r>
        <w:t>:</w:t>
      </w:r>
    </w:p>
    <w:p w:rsidR="00146DB1" w:rsidRDefault="00146DB1" w:rsidP="00666E10">
      <w:pPr>
        <w:jc w:val="both"/>
        <w:rPr>
          <w:color w:val="4472C4" w:themeColor="accent5"/>
        </w:rPr>
      </w:pPr>
      <w:r w:rsidRPr="00146DB1">
        <w:rPr>
          <w:color w:val="4472C4" w:themeColor="accent5"/>
        </w:rPr>
        <w:t>&lt;/</w:t>
      </w:r>
      <w:proofErr w:type="spellStart"/>
      <w:r w:rsidRPr="00146DB1">
        <w:rPr>
          <w:color w:val="4472C4" w:themeColor="accent5"/>
        </w:rPr>
        <w:t>AmnesiaConfiguration</w:t>
      </w:r>
      <w:proofErr w:type="spellEnd"/>
      <w:r w:rsidRPr="00146DB1">
        <w:rPr>
          <w:color w:val="4472C4" w:themeColor="accent5"/>
        </w:rPr>
        <w:t>&gt;</w:t>
      </w:r>
    </w:p>
    <w:p w:rsidR="00373F49" w:rsidRDefault="00373F49" w:rsidP="00373F49">
      <w:pPr>
        <w:pStyle w:val="ListParagraph"/>
        <w:numPr>
          <w:ilvl w:val="2"/>
          <w:numId w:val="1"/>
        </w:numPr>
        <w:jc w:val="both"/>
      </w:pPr>
      <w:r>
        <w:t xml:space="preserve">Importante salientar que para todas as arquiteturas, as configurações dos parâmetros </w:t>
      </w:r>
      <w:proofErr w:type="spellStart"/>
      <w:r w:rsidRPr="00516917">
        <w:rPr>
          <w:i/>
        </w:rPr>
        <w:t>ciclesPerAccessRead</w:t>
      </w:r>
      <w:proofErr w:type="spellEnd"/>
      <w:r>
        <w:t xml:space="preserve">, </w:t>
      </w:r>
      <w:proofErr w:type="spellStart"/>
      <w:r w:rsidRPr="00516917">
        <w:rPr>
          <w:i/>
        </w:rPr>
        <w:t>ciclesPerAccessWrite</w:t>
      </w:r>
      <w:proofErr w:type="spellEnd"/>
      <w:r>
        <w:t xml:space="preserve"> e </w:t>
      </w:r>
      <w:proofErr w:type="spellStart"/>
      <w:r w:rsidRPr="00516917">
        <w:rPr>
          <w:i/>
        </w:rPr>
        <w:t>timeCicle</w:t>
      </w:r>
      <w:proofErr w:type="spellEnd"/>
      <w:r>
        <w:t xml:space="preserve"> serão constantes conforme a seguir:</w:t>
      </w:r>
    </w:p>
    <w:tbl>
      <w:tblPr>
        <w:tblStyle w:val="TableGrid"/>
        <w:tblW w:w="0" w:type="auto"/>
        <w:jc w:val="center"/>
        <w:tblLook w:val="04A0" w:firstRow="1" w:lastRow="0" w:firstColumn="1" w:lastColumn="0" w:noHBand="0" w:noVBand="1"/>
      </w:tblPr>
      <w:tblGrid>
        <w:gridCol w:w="2118"/>
        <w:gridCol w:w="2266"/>
        <w:gridCol w:w="2267"/>
        <w:gridCol w:w="1843"/>
      </w:tblGrid>
      <w:tr w:rsidR="00373F49" w:rsidRPr="00841E0E" w:rsidTr="0006060B">
        <w:trPr>
          <w:jc w:val="center"/>
        </w:trPr>
        <w:tc>
          <w:tcPr>
            <w:tcW w:w="2123" w:type="dxa"/>
            <w:vAlign w:val="center"/>
          </w:tcPr>
          <w:p w:rsidR="00373F49" w:rsidRPr="00841E0E" w:rsidRDefault="00373F49" w:rsidP="0006060B">
            <w:pPr>
              <w:jc w:val="center"/>
              <w:rPr>
                <w:b/>
              </w:rPr>
            </w:pPr>
            <w:r>
              <w:rPr>
                <w:b/>
              </w:rPr>
              <w:lastRenderedPageBreak/>
              <w:t xml:space="preserve">Memória </w:t>
            </w:r>
            <w:r w:rsidRPr="00841E0E">
              <w:rPr>
                <w:b/>
              </w:rPr>
              <w:t>/ Configuração</w:t>
            </w:r>
          </w:p>
        </w:tc>
        <w:tc>
          <w:tcPr>
            <w:tcW w:w="2267" w:type="dxa"/>
            <w:vAlign w:val="center"/>
          </w:tcPr>
          <w:p w:rsidR="00373F49" w:rsidRPr="00841E0E" w:rsidRDefault="00373F49" w:rsidP="0006060B">
            <w:pPr>
              <w:jc w:val="center"/>
              <w:rPr>
                <w:b/>
              </w:rPr>
            </w:pPr>
            <w:proofErr w:type="spellStart"/>
            <w:proofErr w:type="gramStart"/>
            <w:r w:rsidRPr="00841E0E">
              <w:rPr>
                <w:b/>
              </w:rPr>
              <w:t>ciclesPerAccessRead</w:t>
            </w:r>
            <w:proofErr w:type="spellEnd"/>
            <w:proofErr w:type="gramEnd"/>
          </w:p>
        </w:tc>
        <w:tc>
          <w:tcPr>
            <w:tcW w:w="2268" w:type="dxa"/>
            <w:vAlign w:val="center"/>
          </w:tcPr>
          <w:p w:rsidR="00373F49" w:rsidRPr="00841E0E" w:rsidRDefault="00373F49" w:rsidP="0006060B">
            <w:pPr>
              <w:jc w:val="center"/>
              <w:rPr>
                <w:b/>
              </w:rPr>
            </w:pPr>
            <w:proofErr w:type="spellStart"/>
            <w:proofErr w:type="gramStart"/>
            <w:r w:rsidRPr="00841E0E">
              <w:rPr>
                <w:b/>
              </w:rPr>
              <w:t>ciclesPerAccessWrite</w:t>
            </w:r>
            <w:proofErr w:type="spellEnd"/>
            <w:proofErr w:type="gramEnd"/>
          </w:p>
        </w:tc>
        <w:tc>
          <w:tcPr>
            <w:tcW w:w="1848" w:type="dxa"/>
            <w:vAlign w:val="center"/>
          </w:tcPr>
          <w:p w:rsidR="00373F49" w:rsidRPr="00841E0E" w:rsidRDefault="00373F49" w:rsidP="0006060B">
            <w:pPr>
              <w:jc w:val="center"/>
              <w:rPr>
                <w:b/>
                <w:sz w:val="24"/>
              </w:rPr>
            </w:pPr>
            <w:proofErr w:type="spellStart"/>
            <w:proofErr w:type="gramStart"/>
            <w:r w:rsidRPr="00841E0E">
              <w:rPr>
                <w:b/>
                <w:sz w:val="24"/>
              </w:rPr>
              <w:t>timeCicle</w:t>
            </w:r>
            <w:proofErr w:type="spellEnd"/>
            <w:proofErr w:type="gramEnd"/>
          </w:p>
        </w:tc>
      </w:tr>
      <w:tr w:rsidR="00373F49" w:rsidTr="0006060B">
        <w:trPr>
          <w:jc w:val="center"/>
        </w:trPr>
        <w:tc>
          <w:tcPr>
            <w:tcW w:w="2123" w:type="dxa"/>
          </w:tcPr>
          <w:p w:rsidR="00373F49" w:rsidRPr="00841E0E" w:rsidRDefault="00373F49" w:rsidP="0006060B">
            <w:pPr>
              <w:jc w:val="center"/>
              <w:rPr>
                <w:b/>
              </w:rPr>
            </w:pPr>
            <w:r w:rsidRPr="00841E0E">
              <w:rPr>
                <w:b/>
              </w:rPr>
              <w:t>Cache</w:t>
            </w:r>
          </w:p>
        </w:tc>
        <w:tc>
          <w:tcPr>
            <w:tcW w:w="2267" w:type="dxa"/>
          </w:tcPr>
          <w:p w:rsidR="00373F49" w:rsidRDefault="00373F49" w:rsidP="0006060B">
            <w:pPr>
              <w:jc w:val="center"/>
            </w:pPr>
            <w:r>
              <w:t>1</w:t>
            </w:r>
          </w:p>
        </w:tc>
        <w:tc>
          <w:tcPr>
            <w:tcW w:w="2268" w:type="dxa"/>
          </w:tcPr>
          <w:p w:rsidR="00373F49" w:rsidRDefault="00373F49" w:rsidP="0006060B">
            <w:pPr>
              <w:jc w:val="center"/>
            </w:pPr>
            <w:r>
              <w:t>2</w:t>
            </w:r>
          </w:p>
        </w:tc>
        <w:tc>
          <w:tcPr>
            <w:tcW w:w="1848" w:type="dxa"/>
          </w:tcPr>
          <w:p w:rsidR="00373F49" w:rsidRPr="00841E0E" w:rsidRDefault="00373F49" w:rsidP="0006060B">
            <w:pPr>
              <w:jc w:val="center"/>
              <w:rPr>
                <w:b/>
                <w:sz w:val="24"/>
              </w:rPr>
            </w:pPr>
            <w:r w:rsidRPr="00841E0E">
              <w:rPr>
                <w:b/>
                <w:sz w:val="24"/>
              </w:rPr>
              <w:t>1</w:t>
            </w:r>
          </w:p>
        </w:tc>
      </w:tr>
      <w:tr w:rsidR="00373F49" w:rsidTr="0006060B">
        <w:trPr>
          <w:jc w:val="center"/>
        </w:trPr>
        <w:tc>
          <w:tcPr>
            <w:tcW w:w="2123" w:type="dxa"/>
          </w:tcPr>
          <w:p w:rsidR="00373F49" w:rsidRPr="00841E0E" w:rsidRDefault="00373F49" w:rsidP="0006060B">
            <w:pPr>
              <w:jc w:val="center"/>
              <w:rPr>
                <w:b/>
              </w:rPr>
            </w:pPr>
            <w:r w:rsidRPr="00841E0E">
              <w:rPr>
                <w:b/>
              </w:rPr>
              <w:t>Principal</w:t>
            </w:r>
          </w:p>
        </w:tc>
        <w:tc>
          <w:tcPr>
            <w:tcW w:w="2267" w:type="dxa"/>
          </w:tcPr>
          <w:p w:rsidR="00373F49" w:rsidRDefault="00373F49" w:rsidP="0006060B">
            <w:pPr>
              <w:jc w:val="center"/>
            </w:pPr>
            <w:r>
              <w:t>1</w:t>
            </w:r>
          </w:p>
        </w:tc>
        <w:tc>
          <w:tcPr>
            <w:tcW w:w="2268" w:type="dxa"/>
          </w:tcPr>
          <w:p w:rsidR="00373F49" w:rsidRDefault="00373F49" w:rsidP="0006060B">
            <w:pPr>
              <w:jc w:val="center"/>
            </w:pPr>
            <w:r>
              <w:t>2</w:t>
            </w:r>
          </w:p>
        </w:tc>
        <w:tc>
          <w:tcPr>
            <w:tcW w:w="1848" w:type="dxa"/>
          </w:tcPr>
          <w:p w:rsidR="00373F49" w:rsidRPr="00841E0E" w:rsidRDefault="00373F49" w:rsidP="0006060B">
            <w:pPr>
              <w:jc w:val="center"/>
              <w:rPr>
                <w:b/>
                <w:sz w:val="24"/>
              </w:rPr>
            </w:pPr>
            <w:r>
              <w:rPr>
                <w:b/>
                <w:sz w:val="24"/>
              </w:rPr>
              <w:t>10</w:t>
            </w:r>
          </w:p>
        </w:tc>
      </w:tr>
      <w:tr w:rsidR="00373F49" w:rsidTr="0006060B">
        <w:trPr>
          <w:jc w:val="center"/>
        </w:trPr>
        <w:tc>
          <w:tcPr>
            <w:tcW w:w="2123" w:type="dxa"/>
          </w:tcPr>
          <w:p w:rsidR="00373F49" w:rsidRPr="00841E0E" w:rsidRDefault="00373F49" w:rsidP="0006060B">
            <w:pPr>
              <w:jc w:val="center"/>
              <w:rPr>
                <w:b/>
              </w:rPr>
            </w:pPr>
            <w:r>
              <w:rPr>
                <w:b/>
              </w:rPr>
              <w:t>Disco</w:t>
            </w:r>
          </w:p>
        </w:tc>
        <w:tc>
          <w:tcPr>
            <w:tcW w:w="2267" w:type="dxa"/>
          </w:tcPr>
          <w:p w:rsidR="00373F49" w:rsidRDefault="00373F49" w:rsidP="0006060B">
            <w:pPr>
              <w:ind w:left="708" w:hanging="708"/>
              <w:jc w:val="center"/>
            </w:pPr>
            <w:r>
              <w:t>1</w:t>
            </w:r>
          </w:p>
        </w:tc>
        <w:tc>
          <w:tcPr>
            <w:tcW w:w="2268" w:type="dxa"/>
          </w:tcPr>
          <w:p w:rsidR="00373F49" w:rsidRDefault="00373F49" w:rsidP="0006060B">
            <w:pPr>
              <w:jc w:val="center"/>
            </w:pPr>
            <w:r>
              <w:t>2</w:t>
            </w:r>
          </w:p>
        </w:tc>
        <w:tc>
          <w:tcPr>
            <w:tcW w:w="1848" w:type="dxa"/>
          </w:tcPr>
          <w:p w:rsidR="00373F49" w:rsidRDefault="00373F49" w:rsidP="0006060B">
            <w:pPr>
              <w:jc w:val="center"/>
              <w:rPr>
                <w:b/>
                <w:sz w:val="24"/>
              </w:rPr>
            </w:pPr>
            <w:r>
              <w:rPr>
                <w:b/>
                <w:sz w:val="24"/>
              </w:rPr>
              <w:t>100</w:t>
            </w:r>
          </w:p>
        </w:tc>
      </w:tr>
      <w:tr w:rsidR="00373F49" w:rsidTr="0006060B">
        <w:trPr>
          <w:jc w:val="center"/>
        </w:trPr>
        <w:tc>
          <w:tcPr>
            <w:tcW w:w="2123" w:type="dxa"/>
          </w:tcPr>
          <w:p w:rsidR="00373F49" w:rsidRDefault="00373F49" w:rsidP="0006060B">
            <w:pPr>
              <w:jc w:val="center"/>
              <w:rPr>
                <w:b/>
              </w:rPr>
            </w:pPr>
            <w:r>
              <w:rPr>
                <w:b/>
              </w:rPr>
              <w:t>TLB</w:t>
            </w:r>
          </w:p>
        </w:tc>
        <w:tc>
          <w:tcPr>
            <w:tcW w:w="2267" w:type="dxa"/>
          </w:tcPr>
          <w:p w:rsidR="00373F49" w:rsidRDefault="00373F49" w:rsidP="0006060B">
            <w:pPr>
              <w:jc w:val="center"/>
            </w:pPr>
            <w:r>
              <w:t>1</w:t>
            </w:r>
          </w:p>
        </w:tc>
        <w:tc>
          <w:tcPr>
            <w:tcW w:w="2268" w:type="dxa"/>
          </w:tcPr>
          <w:p w:rsidR="00373F49" w:rsidRDefault="00373F49" w:rsidP="0006060B">
            <w:pPr>
              <w:jc w:val="center"/>
            </w:pPr>
            <w:r>
              <w:t>2</w:t>
            </w:r>
          </w:p>
        </w:tc>
        <w:tc>
          <w:tcPr>
            <w:tcW w:w="1848" w:type="dxa"/>
          </w:tcPr>
          <w:p w:rsidR="00373F49" w:rsidRDefault="00373F49" w:rsidP="0006060B">
            <w:pPr>
              <w:jc w:val="center"/>
              <w:rPr>
                <w:b/>
                <w:sz w:val="24"/>
              </w:rPr>
            </w:pPr>
            <w:r>
              <w:rPr>
                <w:b/>
                <w:sz w:val="24"/>
              </w:rPr>
              <w:t>1</w:t>
            </w:r>
          </w:p>
        </w:tc>
      </w:tr>
    </w:tbl>
    <w:p w:rsidR="00373F49" w:rsidRDefault="00373F49" w:rsidP="00373F49">
      <w:pPr>
        <w:pStyle w:val="ListParagraph"/>
        <w:ind w:left="1080"/>
        <w:jc w:val="both"/>
      </w:pPr>
    </w:p>
    <w:p w:rsidR="00146DB1" w:rsidRDefault="00146DB1" w:rsidP="00666E10">
      <w:pPr>
        <w:pStyle w:val="ListParagraph"/>
        <w:numPr>
          <w:ilvl w:val="2"/>
          <w:numId w:val="1"/>
        </w:numPr>
        <w:jc w:val="both"/>
      </w:pPr>
      <w:r>
        <w:t>Aplicar mudanças na arquitetura para que o aluno crie seu próprio arquivo de arquitetura.</w:t>
      </w:r>
      <w:r w:rsidR="00E45D4E">
        <w:t xml:space="preserve"> Sugestões de mudanças são:</w:t>
      </w:r>
    </w:p>
    <w:p w:rsidR="00E45D4E" w:rsidRDefault="00E45D4E" w:rsidP="00666E10">
      <w:pPr>
        <w:pStyle w:val="ListParagraph"/>
        <w:numPr>
          <w:ilvl w:val="3"/>
          <w:numId w:val="1"/>
        </w:numPr>
        <w:jc w:val="both"/>
      </w:pPr>
      <w:r>
        <w:t>Mudar o tamanho da memória principal de 16 para 32.</w:t>
      </w:r>
    </w:p>
    <w:p w:rsidR="00E45D4E" w:rsidRDefault="00E45D4E" w:rsidP="00666E10">
      <w:pPr>
        <w:pStyle w:val="ListParagraph"/>
        <w:numPr>
          <w:ilvl w:val="3"/>
          <w:numId w:val="1"/>
        </w:numPr>
        <w:jc w:val="both"/>
      </w:pPr>
      <w:r>
        <w:t>Mudar o tamanho da página de 4 para 8.</w:t>
      </w:r>
    </w:p>
    <w:p w:rsidR="00E45D4E" w:rsidRDefault="00E45D4E" w:rsidP="00666E10">
      <w:pPr>
        <w:pStyle w:val="ListParagraph"/>
        <w:numPr>
          <w:ilvl w:val="3"/>
          <w:numId w:val="1"/>
        </w:numPr>
        <w:jc w:val="both"/>
      </w:pPr>
      <w:r>
        <w:t>Mudar o tamanho do disco de 24 para 16.</w:t>
      </w:r>
    </w:p>
    <w:p w:rsidR="00E45D4E" w:rsidRDefault="000E1818" w:rsidP="00666E10">
      <w:pPr>
        <w:pStyle w:val="ListParagraph"/>
        <w:numPr>
          <w:ilvl w:val="2"/>
          <w:numId w:val="1"/>
        </w:numPr>
        <w:jc w:val="both"/>
      </w:pPr>
      <w:r>
        <w:t>Salvar arquivo com as mudanças realizadas dar um nome para a nova arquitetura.</w:t>
      </w:r>
    </w:p>
    <w:p w:rsidR="000E1818" w:rsidRDefault="000E1818" w:rsidP="00666E10">
      <w:pPr>
        <w:pStyle w:val="ListParagraph"/>
        <w:numPr>
          <w:ilvl w:val="2"/>
          <w:numId w:val="1"/>
        </w:numPr>
        <w:jc w:val="both"/>
      </w:pPr>
      <w:r>
        <w:t>Carregar nova arquitetura e observar mudanças na interface d</w:t>
      </w:r>
      <w:r w:rsidR="005B5C5F">
        <w:t>o OA</w:t>
      </w:r>
      <w:r>
        <w:t>.</w:t>
      </w:r>
    </w:p>
    <w:p w:rsidR="00D13016" w:rsidRDefault="00D13016" w:rsidP="00666E10">
      <w:pPr>
        <w:jc w:val="both"/>
      </w:pPr>
      <w:r>
        <w:t xml:space="preserve">      (d)  </w:t>
      </w:r>
      <w:r w:rsidRPr="00D13016">
        <w:rPr>
          <w:b/>
        </w:rPr>
        <w:t>Arquivos</w:t>
      </w:r>
    </w:p>
    <w:p w:rsidR="00D13016" w:rsidRPr="00D80D53" w:rsidRDefault="00D13016" w:rsidP="00666E10">
      <w:pPr>
        <w:ind w:firstLine="708"/>
        <w:jc w:val="both"/>
      </w:pPr>
      <w:r w:rsidRPr="00D80D53">
        <w:t>(i)</w:t>
      </w:r>
      <w:r w:rsidR="00AD5EFD" w:rsidRPr="00D80D53">
        <w:t xml:space="preserve"> </w:t>
      </w:r>
      <w:r w:rsidRPr="00D80D53">
        <w:rPr>
          <w:b/>
        </w:rPr>
        <w:t>Arquitetura</w:t>
      </w:r>
      <w:r w:rsidRPr="00D80D53">
        <w:t>: Architecture-02-2-MM-16-</w:t>
      </w:r>
      <w:proofErr w:type="gramStart"/>
      <w:r w:rsidRPr="00D80D53">
        <w:t>VM(</w:t>
      </w:r>
      <w:proofErr w:type="gramEnd"/>
      <w:r w:rsidRPr="00D80D53">
        <w:t>PS-4-DM-4-RA-FIFO)-TLB(</w:t>
      </w:r>
      <w:proofErr w:type="spellStart"/>
      <w:r w:rsidRPr="00D80D53">
        <w:t>none</w:t>
      </w:r>
      <w:proofErr w:type="spellEnd"/>
      <w:r w:rsidRPr="00D80D53">
        <w:t>)</w:t>
      </w:r>
    </w:p>
    <w:p w:rsidR="00D13016" w:rsidRDefault="00D13016" w:rsidP="00666E10">
      <w:pPr>
        <w:jc w:val="both"/>
      </w:pPr>
      <w:r w:rsidRPr="00D13016">
        <w:t xml:space="preserve">     </w:t>
      </w:r>
      <w:r>
        <w:t xml:space="preserve">(e) </w:t>
      </w:r>
      <w:r w:rsidR="0079386F">
        <w:rPr>
          <w:b/>
        </w:rPr>
        <w:t>Pontos a destacar:</w:t>
      </w:r>
    </w:p>
    <w:p w:rsidR="00D80D53" w:rsidRDefault="00D13016" w:rsidP="007E0D50">
      <w:pPr>
        <w:ind w:firstLine="708"/>
        <w:jc w:val="both"/>
      </w:pPr>
      <w:r>
        <w:t>(i)</w:t>
      </w:r>
      <w:r w:rsidR="00AD5EFD">
        <w:t xml:space="preserve"> </w:t>
      </w:r>
      <w:r w:rsidR="00A74D24">
        <w:t xml:space="preserve">É </w:t>
      </w:r>
      <w:r>
        <w:t>esperado que o aluno entenda como</w:t>
      </w:r>
      <w:r w:rsidR="00AD5EFD">
        <w:t xml:space="preserve"> descrever um arquivo de</w:t>
      </w:r>
      <w:r w:rsidR="00A74D24">
        <w:t xml:space="preserve"> arquitetura XML, além disso, incentivar que o aluno </w:t>
      </w:r>
      <w:r>
        <w:t xml:space="preserve">busque informações de como descrever as informações </w:t>
      </w:r>
      <w:r w:rsidR="00C245B1">
        <w:t>de</w:t>
      </w:r>
      <w:r>
        <w:t xml:space="preserve"> outras memórias</w:t>
      </w:r>
      <w:r w:rsidR="00AD5EFD">
        <w:t xml:space="preserve"> que podem ser descritas n</w:t>
      </w:r>
      <w:r w:rsidR="005B5C5F">
        <w:t>o OA</w:t>
      </w:r>
      <w:r w:rsidR="00AD5EFD">
        <w:t xml:space="preserve"> Amnesia</w:t>
      </w:r>
      <w:r>
        <w:t xml:space="preserve"> </w:t>
      </w:r>
      <w:r w:rsidR="00AD5EFD">
        <w:t>como Cache e TLB.</w:t>
      </w:r>
    </w:p>
    <w:p w:rsidR="007E0D50" w:rsidRPr="00C74402" w:rsidRDefault="007E0D50" w:rsidP="007E0D50">
      <w:pPr>
        <w:ind w:firstLine="708"/>
        <w:jc w:val="both"/>
      </w:pPr>
    </w:p>
    <w:p w:rsidR="00127A83" w:rsidRPr="009761A6" w:rsidRDefault="005B5C5F" w:rsidP="00666E10">
      <w:pPr>
        <w:pStyle w:val="ListParagraph"/>
        <w:numPr>
          <w:ilvl w:val="0"/>
          <w:numId w:val="1"/>
        </w:numPr>
        <w:jc w:val="both"/>
        <w:rPr>
          <w:b/>
        </w:rPr>
      </w:pPr>
      <w:r>
        <w:t>Geração do arquivo de rastro</w:t>
      </w:r>
    </w:p>
    <w:p w:rsidR="006E4877" w:rsidRDefault="006E4877" w:rsidP="006E4877">
      <w:pPr>
        <w:pStyle w:val="ListParagraph"/>
        <w:numPr>
          <w:ilvl w:val="1"/>
          <w:numId w:val="1"/>
        </w:numPr>
        <w:jc w:val="both"/>
      </w:pPr>
      <w:r w:rsidRPr="006E4877">
        <w:rPr>
          <w:b/>
        </w:rPr>
        <w:t>Motivação</w:t>
      </w:r>
      <w:r w:rsidR="00A74D24">
        <w:t xml:space="preserve">: Os arquivos </w:t>
      </w:r>
      <w:r w:rsidR="005B5C5F">
        <w:t>de rastro</w:t>
      </w:r>
      <w:r>
        <w:t xml:space="preserve"> </w:t>
      </w:r>
      <w:r w:rsidR="000469A5">
        <w:t xml:space="preserve">contêm a relação cronológica </w:t>
      </w:r>
      <w:r>
        <w:t xml:space="preserve">de acessos </w:t>
      </w:r>
      <w:r w:rsidR="000469A5">
        <w:t xml:space="preserve">à </w:t>
      </w:r>
      <w:r>
        <w:t>memória</w:t>
      </w:r>
      <w:r w:rsidR="000469A5">
        <w:t xml:space="preserve"> em uma execução anterior. Tais arquivos são usados para determinar a ordem os acessos devem ocorrer, simulando o uso da hierarquia de memória no Amnesia.  Os alunos precisam saber como os arquivos de rastro são organizados de modo a usá-los adequadamente.</w:t>
      </w:r>
    </w:p>
    <w:p w:rsidR="006E4877" w:rsidRDefault="006E4877" w:rsidP="006E4877">
      <w:pPr>
        <w:jc w:val="both"/>
      </w:pPr>
    </w:p>
    <w:p w:rsidR="006E4877" w:rsidRDefault="006E4877" w:rsidP="006E4877">
      <w:pPr>
        <w:pStyle w:val="ListParagraph"/>
        <w:numPr>
          <w:ilvl w:val="1"/>
          <w:numId w:val="1"/>
        </w:numPr>
        <w:jc w:val="both"/>
      </w:pPr>
      <w:r>
        <w:rPr>
          <w:b/>
        </w:rPr>
        <w:t>Objetivo</w:t>
      </w:r>
      <w:r w:rsidRPr="006E4877">
        <w:t>:</w:t>
      </w:r>
      <w:r w:rsidR="00E50A5A">
        <w:t xml:space="preserve"> F</w:t>
      </w:r>
      <w:r>
        <w:t xml:space="preserve">azer com que os alunos entendam como </w:t>
      </w:r>
      <w:r w:rsidR="009761A6">
        <w:t xml:space="preserve">os acessos à memória são descritos no </w:t>
      </w:r>
      <w:r>
        <w:t xml:space="preserve">arquivo </w:t>
      </w:r>
      <w:r w:rsidR="005B5C5F">
        <w:t>de rastro</w:t>
      </w:r>
      <w:r>
        <w:t>, para que</w:t>
      </w:r>
      <w:r w:rsidR="009761A6">
        <w:t xml:space="preserve"> futuramente eles possam criar o</w:t>
      </w:r>
      <w:r>
        <w:t xml:space="preserve">s </w:t>
      </w:r>
      <w:r w:rsidR="00A74D24">
        <w:t xml:space="preserve">seus próprios arquivos </w:t>
      </w:r>
      <w:r w:rsidR="005B5C5F">
        <w:t>de rastro</w:t>
      </w:r>
      <w:r>
        <w:t>.</w:t>
      </w:r>
    </w:p>
    <w:p w:rsidR="006E4877" w:rsidRDefault="006E4877" w:rsidP="006E4877">
      <w:pPr>
        <w:pStyle w:val="ListParagraph"/>
      </w:pPr>
    </w:p>
    <w:p w:rsidR="006E4877" w:rsidRDefault="009761A6" w:rsidP="006E4877">
      <w:pPr>
        <w:pStyle w:val="ListParagraph"/>
        <w:numPr>
          <w:ilvl w:val="1"/>
          <w:numId w:val="1"/>
        </w:numPr>
        <w:jc w:val="both"/>
      </w:pPr>
      <w:r w:rsidRPr="009761A6">
        <w:rPr>
          <w:b/>
        </w:rPr>
        <w:t>Detalhamento</w:t>
      </w:r>
      <w:r>
        <w:t xml:space="preserve">: Será aberto </w:t>
      </w:r>
      <w:r w:rsidR="000469A5">
        <w:t>o</w:t>
      </w:r>
      <w:r>
        <w:t xml:space="preserve"> arquivo </w:t>
      </w:r>
      <w:r w:rsidR="005B5C5F">
        <w:t>de rastro</w:t>
      </w:r>
      <w:r w:rsidR="00D65CA0">
        <w:t xml:space="preserve"> (</w:t>
      </w:r>
      <w:r w:rsidR="00D65CA0" w:rsidRPr="00D65CA0">
        <w:t>6</w:t>
      </w:r>
      <w:r w:rsidR="00D65CA0">
        <w:t>)</w:t>
      </w:r>
      <w:r>
        <w:t xml:space="preserve"> em </w:t>
      </w:r>
      <w:r w:rsidR="000469A5">
        <w:t xml:space="preserve">um </w:t>
      </w:r>
      <w:r>
        <w:t>editor de texto, onde serão apresentad</w:t>
      </w:r>
      <w:r w:rsidR="000469A5">
        <w:t>a</w:t>
      </w:r>
      <w:r>
        <w:t xml:space="preserve">s as </w:t>
      </w:r>
      <w:r w:rsidR="000469A5">
        <w:t xml:space="preserve">seguintes </w:t>
      </w:r>
      <w:r>
        <w:t>informações:</w:t>
      </w:r>
    </w:p>
    <w:p w:rsidR="009761A6" w:rsidRDefault="009761A6" w:rsidP="009761A6">
      <w:pPr>
        <w:pStyle w:val="ListParagraph"/>
      </w:pPr>
    </w:p>
    <w:p w:rsidR="009761A6" w:rsidRDefault="000469A5" w:rsidP="009761A6">
      <w:pPr>
        <w:pStyle w:val="ListParagraph"/>
        <w:numPr>
          <w:ilvl w:val="2"/>
          <w:numId w:val="1"/>
        </w:numPr>
        <w:jc w:val="both"/>
      </w:pPr>
      <w:r>
        <w:t>C</w:t>
      </w:r>
      <w:r w:rsidR="009761A6">
        <w:t xml:space="preserve">ada linha do arquivo </w:t>
      </w:r>
      <w:r w:rsidR="005B5C5F">
        <w:t>de rastro</w:t>
      </w:r>
      <w:r w:rsidR="009761A6">
        <w:t xml:space="preserve"> é referente a 1 acesso à memória.</w:t>
      </w:r>
    </w:p>
    <w:p w:rsidR="009761A6" w:rsidRDefault="000469A5" w:rsidP="009761A6">
      <w:pPr>
        <w:pStyle w:val="ListParagraph"/>
        <w:numPr>
          <w:ilvl w:val="2"/>
          <w:numId w:val="1"/>
        </w:numPr>
        <w:jc w:val="both"/>
      </w:pPr>
      <w:r>
        <w:t>C</w:t>
      </w:r>
      <w:r w:rsidR="009761A6">
        <w:t>ada linha é composta por dois números (tipo de acesso e endereço a ser acessado) o que vem após isso e ignorado como comentário.</w:t>
      </w:r>
    </w:p>
    <w:p w:rsidR="009761A6" w:rsidRDefault="008D47B8" w:rsidP="009761A6">
      <w:pPr>
        <w:pStyle w:val="ListParagraph"/>
        <w:numPr>
          <w:ilvl w:val="2"/>
          <w:numId w:val="1"/>
        </w:numPr>
        <w:jc w:val="both"/>
      </w:pPr>
      <w:r>
        <w:rPr>
          <w:b/>
          <w:highlight w:val="yellow"/>
        </w:rPr>
        <w:t>(</w:t>
      </w:r>
      <w:proofErr w:type="gramStart"/>
      <w:r>
        <w:rPr>
          <w:b/>
          <w:highlight w:val="yellow"/>
        </w:rPr>
        <w:t>se</w:t>
      </w:r>
      <w:proofErr w:type="gramEnd"/>
      <w:r>
        <w:rPr>
          <w:b/>
          <w:highlight w:val="yellow"/>
        </w:rPr>
        <w:t xml:space="preserve"> não apresentado na</w:t>
      </w:r>
      <w:r w:rsidR="007A56F1" w:rsidRPr="009761A6">
        <w:rPr>
          <w:b/>
          <w:highlight w:val="yellow"/>
        </w:rPr>
        <w:t xml:space="preserve"> primeir</w:t>
      </w:r>
      <w:r>
        <w:rPr>
          <w:b/>
          <w:highlight w:val="yellow"/>
        </w:rPr>
        <w:t>a atividade</w:t>
      </w:r>
      <w:r w:rsidR="007A56F1" w:rsidRPr="009761A6">
        <w:rPr>
          <w:b/>
          <w:highlight w:val="yellow"/>
        </w:rPr>
        <w:t>)</w:t>
      </w:r>
      <w:r w:rsidR="007A56F1">
        <w:rPr>
          <w:b/>
        </w:rPr>
        <w:t xml:space="preserve"> </w:t>
      </w:r>
      <w:r w:rsidR="009761A6">
        <w:t xml:space="preserve">Os tipos de </w:t>
      </w:r>
      <w:r w:rsidR="007A56F1">
        <w:t>acessos</w:t>
      </w:r>
      <w:r w:rsidR="009761A6">
        <w:t xml:space="preserve"> possíveis são:</w:t>
      </w:r>
    </w:p>
    <w:p w:rsidR="009761A6" w:rsidRDefault="00E50A5A" w:rsidP="009761A6">
      <w:pPr>
        <w:pStyle w:val="ListParagraph"/>
        <w:numPr>
          <w:ilvl w:val="3"/>
          <w:numId w:val="1"/>
        </w:numPr>
        <w:jc w:val="both"/>
      </w:pPr>
      <w:r>
        <w:t>“0”: L</w:t>
      </w:r>
      <w:r w:rsidR="009761A6">
        <w:t>eitura de dados;</w:t>
      </w:r>
    </w:p>
    <w:p w:rsidR="009761A6" w:rsidRDefault="009761A6" w:rsidP="009761A6">
      <w:pPr>
        <w:pStyle w:val="ListParagraph"/>
        <w:numPr>
          <w:ilvl w:val="3"/>
          <w:numId w:val="1"/>
        </w:numPr>
        <w:jc w:val="both"/>
      </w:pPr>
      <w:r>
        <w:t xml:space="preserve"> “1”: </w:t>
      </w:r>
      <w:r w:rsidR="00E50A5A">
        <w:t>G</w:t>
      </w:r>
      <w:r>
        <w:t>ravação de dados;</w:t>
      </w:r>
    </w:p>
    <w:p w:rsidR="009761A6" w:rsidRDefault="00E50A5A" w:rsidP="009761A6">
      <w:pPr>
        <w:pStyle w:val="ListParagraph"/>
        <w:numPr>
          <w:ilvl w:val="3"/>
          <w:numId w:val="1"/>
        </w:numPr>
        <w:jc w:val="both"/>
      </w:pPr>
      <w:r>
        <w:t xml:space="preserve"> “2”: B</w:t>
      </w:r>
      <w:r w:rsidR="009761A6">
        <w:t>usca de instrução;</w:t>
      </w:r>
    </w:p>
    <w:p w:rsidR="009761A6" w:rsidRDefault="005C2E84" w:rsidP="009761A6">
      <w:pPr>
        <w:pStyle w:val="ListParagraph"/>
        <w:numPr>
          <w:ilvl w:val="2"/>
          <w:numId w:val="1"/>
        </w:numPr>
        <w:jc w:val="both"/>
      </w:pPr>
      <w:r>
        <w:t xml:space="preserve">Os endereços </w:t>
      </w:r>
      <w:r w:rsidR="000469A5">
        <w:t xml:space="preserve">estão </w:t>
      </w:r>
      <w:r>
        <w:t>em hexadecimal</w:t>
      </w:r>
      <w:r w:rsidR="000469A5">
        <w:t>.</w:t>
      </w:r>
    </w:p>
    <w:p w:rsidR="005C2E84" w:rsidRDefault="005C2E84" w:rsidP="005C2E84">
      <w:pPr>
        <w:pStyle w:val="ListParagraph"/>
        <w:numPr>
          <w:ilvl w:val="2"/>
          <w:numId w:val="1"/>
        </w:numPr>
        <w:jc w:val="both"/>
      </w:pPr>
      <w:r>
        <w:lastRenderedPageBreak/>
        <w:t>Verificar que o acesso ao endereço mais alto, representa o tamanho do processo.</w:t>
      </w:r>
    </w:p>
    <w:p w:rsidR="005C2E84" w:rsidRDefault="000469A5" w:rsidP="005C2E84">
      <w:pPr>
        <w:pStyle w:val="ListParagraph"/>
        <w:numPr>
          <w:ilvl w:val="3"/>
          <w:numId w:val="1"/>
        </w:numPr>
        <w:jc w:val="both"/>
      </w:pPr>
      <w:r>
        <w:t>S</w:t>
      </w:r>
      <w:r w:rsidR="005C2E84">
        <w:t>upon</w:t>
      </w:r>
      <w:r>
        <w:t xml:space="preserve">do que há </w:t>
      </w:r>
      <w:r w:rsidR="005C2E84">
        <w:t>um acesso de leitura ao endereço f (2 f).</w:t>
      </w:r>
    </w:p>
    <w:p w:rsidR="005C2E84" w:rsidRDefault="005C2E84" w:rsidP="005C2E84">
      <w:pPr>
        <w:pStyle w:val="ListParagraph"/>
        <w:numPr>
          <w:ilvl w:val="3"/>
          <w:numId w:val="1"/>
        </w:numPr>
        <w:jc w:val="both"/>
      </w:pPr>
      <w:r>
        <w:t xml:space="preserve">O processo terá 16 </w:t>
      </w:r>
      <w:r w:rsidR="000469A5">
        <w:t xml:space="preserve">palavras </w:t>
      </w:r>
      <w:r>
        <w:t>(f em decimal é 15</w:t>
      </w:r>
      <w:r w:rsidR="00A5101D">
        <w:t>. O processo é de 0 até 15 dados</w:t>
      </w:r>
      <w:r>
        <w:t>)</w:t>
      </w:r>
    </w:p>
    <w:p w:rsidR="00C245B1" w:rsidRDefault="005C2E84" w:rsidP="005C2E84">
      <w:pPr>
        <w:pStyle w:val="ListParagraph"/>
        <w:numPr>
          <w:ilvl w:val="3"/>
          <w:numId w:val="1"/>
        </w:numPr>
        <w:jc w:val="both"/>
      </w:pPr>
      <w:r>
        <w:t xml:space="preserve">O tamanho </w:t>
      </w:r>
      <w:r w:rsidR="00C245B1">
        <w:t>da memória deve ser no mínimo do tamanho do processo (</w:t>
      </w:r>
      <w:proofErr w:type="spellStart"/>
      <w:r w:rsidR="00C245B1">
        <w:t>ex</w:t>
      </w:r>
      <w:proofErr w:type="spellEnd"/>
      <w:r w:rsidR="00C245B1">
        <w:t>:</w:t>
      </w:r>
      <w:r w:rsidR="0079386F">
        <w:t xml:space="preserve"> 16 </w:t>
      </w:r>
      <w:r w:rsidR="000469A5">
        <w:t>palavras</w:t>
      </w:r>
      <w:r w:rsidR="00C245B1">
        <w:t xml:space="preserve">). </w:t>
      </w:r>
    </w:p>
    <w:p w:rsidR="005C2E84" w:rsidRDefault="00E50A5A" w:rsidP="005C2E84">
      <w:pPr>
        <w:pStyle w:val="ListParagraph"/>
        <w:numPr>
          <w:ilvl w:val="3"/>
          <w:numId w:val="1"/>
        </w:numPr>
        <w:jc w:val="both"/>
      </w:pPr>
      <w:r>
        <w:t xml:space="preserve">O tamanho </w:t>
      </w:r>
      <w:r w:rsidR="00C245B1">
        <w:t xml:space="preserve">total de memória é o </w:t>
      </w:r>
      <w:r w:rsidR="005C2E84">
        <w:t>tamanho</w:t>
      </w:r>
      <w:r w:rsidR="00C245B1">
        <w:t xml:space="preserve"> total da RAM mais o </w:t>
      </w:r>
      <w:r w:rsidR="000469A5">
        <w:t>t</w:t>
      </w:r>
      <w:r w:rsidR="005C2E84">
        <w:t>amanho</w:t>
      </w:r>
      <w:r w:rsidR="00C245B1">
        <w:t xml:space="preserve"> total do disco</w:t>
      </w:r>
      <w:r w:rsidR="005C2E84">
        <w:t>.</w:t>
      </w:r>
    </w:p>
    <w:p w:rsidR="00E9188C" w:rsidRDefault="00E9188C" w:rsidP="00E9188C">
      <w:pPr>
        <w:jc w:val="both"/>
      </w:pPr>
    </w:p>
    <w:p w:rsidR="005108CE" w:rsidRPr="007A56F1" w:rsidRDefault="005108CE" w:rsidP="005108CE">
      <w:pPr>
        <w:pStyle w:val="ListParagraph"/>
        <w:numPr>
          <w:ilvl w:val="1"/>
          <w:numId w:val="1"/>
        </w:numPr>
        <w:jc w:val="both"/>
        <w:rPr>
          <w:b/>
        </w:rPr>
      </w:pPr>
      <w:r w:rsidRPr="007A56F1">
        <w:rPr>
          <w:b/>
        </w:rPr>
        <w:t>Arquivos:</w:t>
      </w:r>
    </w:p>
    <w:p w:rsidR="00E9188C" w:rsidRDefault="00AA4774" w:rsidP="00E9188C">
      <w:pPr>
        <w:pStyle w:val="ListParagraph"/>
        <w:numPr>
          <w:ilvl w:val="2"/>
          <w:numId w:val="1"/>
        </w:numPr>
        <w:jc w:val="both"/>
        <w:rPr>
          <w:lang w:val="en-US"/>
        </w:rPr>
      </w:pPr>
      <w:proofErr w:type="spellStart"/>
      <w:r w:rsidRPr="00516917">
        <w:rPr>
          <w:lang w:val="en-US"/>
        </w:rPr>
        <w:t>Rastro</w:t>
      </w:r>
      <w:proofErr w:type="spellEnd"/>
      <w:r w:rsidR="005108CE" w:rsidRPr="000469A5">
        <w:rPr>
          <w:lang w:val="en-US"/>
        </w:rPr>
        <w:t>:</w:t>
      </w:r>
      <w:r w:rsidR="005108CE" w:rsidRPr="00E9188C">
        <w:rPr>
          <w:lang w:val="en-US"/>
        </w:rPr>
        <w:t xml:space="preserve"> </w:t>
      </w:r>
      <w:r w:rsidR="00E9188C" w:rsidRPr="00E9188C">
        <w:rPr>
          <w:lang w:val="en-US"/>
        </w:rPr>
        <w:t>TR_6_read_and_write_30_rand_PS_24</w:t>
      </w:r>
    </w:p>
    <w:p w:rsidR="007A56F1" w:rsidRPr="007A56F1" w:rsidRDefault="007A56F1" w:rsidP="007A56F1">
      <w:pPr>
        <w:jc w:val="both"/>
        <w:rPr>
          <w:lang w:val="en-US"/>
        </w:rPr>
      </w:pPr>
    </w:p>
    <w:p w:rsidR="00E9188C" w:rsidRPr="007A56F1" w:rsidRDefault="0079386F" w:rsidP="00E9188C">
      <w:pPr>
        <w:pStyle w:val="ListParagraph"/>
        <w:numPr>
          <w:ilvl w:val="1"/>
          <w:numId w:val="1"/>
        </w:numPr>
        <w:jc w:val="both"/>
        <w:rPr>
          <w:b/>
          <w:lang w:val="en-US"/>
        </w:rPr>
      </w:pPr>
      <w:r w:rsidRPr="0079386F">
        <w:rPr>
          <w:b/>
        </w:rPr>
        <w:t>Pontos</w:t>
      </w:r>
      <w:r>
        <w:rPr>
          <w:b/>
          <w:lang w:val="en-US"/>
        </w:rPr>
        <w:t xml:space="preserve"> a </w:t>
      </w:r>
      <w:r w:rsidRPr="0079386F">
        <w:rPr>
          <w:b/>
        </w:rPr>
        <w:t>destacar</w:t>
      </w:r>
      <w:r>
        <w:rPr>
          <w:b/>
          <w:lang w:val="en-US"/>
        </w:rPr>
        <w:t>:</w:t>
      </w:r>
    </w:p>
    <w:p w:rsidR="00E9188C" w:rsidRDefault="000469A5" w:rsidP="00E9188C">
      <w:pPr>
        <w:pStyle w:val="ListParagraph"/>
        <w:numPr>
          <w:ilvl w:val="2"/>
          <w:numId w:val="1"/>
        </w:numPr>
        <w:jc w:val="both"/>
      </w:pPr>
      <w:r>
        <w:t>E</w:t>
      </w:r>
      <w:r w:rsidR="00E9188C">
        <w:t>spera</w:t>
      </w:r>
      <w:r>
        <w:t>-se</w:t>
      </w:r>
      <w:r w:rsidR="00E9188C">
        <w:t xml:space="preserve"> que o aluno entenda como descrever um arquivo </w:t>
      </w:r>
      <w:r w:rsidR="005B5C5F">
        <w:t>de rastro</w:t>
      </w:r>
      <w:r w:rsidR="00E9188C">
        <w:t>.</w:t>
      </w:r>
    </w:p>
    <w:p w:rsidR="00E9188C" w:rsidRPr="00E9188C" w:rsidRDefault="00E9188C" w:rsidP="00E9188C">
      <w:pPr>
        <w:jc w:val="both"/>
      </w:pPr>
    </w:p>
    <w:p w:rsidR="00E9188C" w:rsidRDefault="0079386F" w:rsidP="00E9188C">
      <w:pPr>
        <w:pStyle w:val="ListParagraph"/>
        <w:numPr>
          <w:ilvl w:val="0"/>
          <w:numId w:val="1"/>
        </w:numPr>
        <w:jc w:val="both"/>
      </w:pPr>
      <w:r>
        <w:t>A</w:t>
      </w:r>
      <w:r w:rsidR="00E50A5A">
        <w:t>rquitetura</w:t>
      </w:r>
      <w:r w:rsidR="00E9188C">
        <w:t xml:space="preserve"> com entradas inv</w:t>
      </w:r>
      <w:r w:rsidR="000469A5">
        <w:t>á</w:t>
      </w:r>
      <w:r w:rsidR="00E9188C">
        <w:t>lidas</w:t>
      </w:r>
    </w:p>
    <w:p w:rsidR="00E9188C" w:rsidRPr="003C0525" w:rsidRDefault="00E9188C" w:rsidP="00E9188C">
      <w:pPr>
        <w:pStyle w:val="ListParagraph"/>
        <w:numPr>
          <w:ilvl w:val="1"/>
          <w:numId w:val="1"/>
        </w:numPr>
        <w:jc w:val="both"/>
        <w:rPr>
          <w:b/>
        </w:rPr>
      </w:pPr>
      <w:r w:rsidRPr="00CB24AC">
        <w:rPr>
          <w:b/>
        </w:rPr>
        <w:t>Motivação:</w:t>
      </w:r>
      <w:r>
        <w:rPr>
          <w:b/>
        </w:rPr>
        <w:t xml:space="preserve"> </w:t>
      </w:r>
      <w:r>
        <w:t>verificar que há restrições em relação os valores de tamanho de cada componente</w:t>
      </w:r>
      <w:r w:rsidR="000469A5">
        <w:t xml:space="preserve">. Deve-se </w:t>
      </w:r>
      <w:r>
        <w:t>evitar valores que possam causar erro na construção arquitetura.</w:t>
      </w:r>
    </w:p>
    <w:p w:rsidR="00E9188C" w:rsidRPr="003C0525" w:rsidRDefault="00E9188C" w:rsidP="00E9188C">
      <w:pPr>
        <w:spacing w:after="0"/>
        <w:jc w:val="both"/>
        <w:rPr>
          <w:b/>
        </w:rPr>
      </w:pPr>
    </w:p>
    <w:p w:rsidR="00E9188C" w:rsidRPr="006030DA" w:rsidRDefault="00E9188C" w:rsidP="00E9188C">
      <w:pPr>
        <w:pStyle w:val="ListParagraph"/>
        <w:numPr>
          <w:ilvl w:val="1"/>
          <w:numId w:val="1"/>
        </w:numPr>
        <w:jc w:val="both"/>
        <w:rPr>
          <w:b/>
        </w:rPr>
      </w:pPr>
      <w:r>
        <w:rPr>
          <w:b/>
        </w:rPr>
        <w:t xml:space="preserve">Objetivo:  </w:t>
      </w:r>
      <w:r w:rsidR="00E50A5A">
        <w:t>C</w:t>
      </w:r>
      <w:r>
        <w:t>om essa tarefa é possível notar que há algumas restrições de valores para descrever as memórias presentes em cada arquitetura, além de observar que algumas combinações de valores geram erros.</w:t>
      </w:r>
    </w:p>
    <w:p w:rsidR="00E9188C" w:rsidRPr="006030DA" w:rsidRDefault="00E9188C" w:rsidP="00E9188C">
      <w:pPr>
        <w:pStyle w:val="ListParagraph"/>
        <w:jc w:val="both"/>
        <w:rPr>
          <w:b/>
        </w:rPr>
      </w:pPr>
    </w:p>
    <w:p w:rsidR="00E9188C" w:rsidRPr="00666E10" w:rsidRDefault="00E9188C" w:rsidP="00E9188C">
      <w:pPr>
        <w:pStyle w:val="ListParagraph"/>
        <w:numPr>
          <w:ilvl w:val="1"/>
          <w:numId w:val="1"/>
        </w:numPr>
        <w:jc w:val="both"/>
        <w:rPr>
          <w:b/>
        </w:rPr>
      </w:pPr>
      <w:r>
        <w:rPr>
          <w:b/>
        </w:rPr>
        <w:t xml:space="preserve">Detalhamento: </w:t>
      </w:r>
      <w:r w:rsidR="00C245B1">
        <w:t>O aluno irá carregar uma</w:t>
      </w:r>
      <w:r>
        <w:t xml:space="preserve"> arquitetura </w:t>
      </w:r>
      <w:r w:rsidR="00227396">
        <w:t>(</w:t>
      </w:r>
      <w:proofErr w:type="spellStart"/>
      <w:r w:rsidR="00227396" w:rsidRPr="005C5ED4">
        <w:rPr>
          <w:b/>
        </w:rPr>
        <w:t>with-errors</w:t>
      </w:r>
      <w:proofErr w:type="spellEnd"/>
      <w:r w:rsidR="00227396">
        <w:t xml:space="preserve">) </w:t>
      </w:r>
      <w:r>
        <w:t>com erros implantados propositalmente, para no momento que os alunos tentarem carregar a arquitetura os erros são apresentados e corrigidos. As sequências de erros são:</w:t>
      </w:r>
    </w:p>
    <w:p w:rsidR="00E9188C" w:rsidRDefault="00E9188C" w:rsidP="00E9188C">
      <w:pPr>
        <w:pStyle w:val="ListParagraph"/>
      </w:pPr>
    </w:p>
    <w:p w:rsidR="00E9188C" w:rsidRPr="00666E10" w:rsidRDefault="00E9188C" w:rsidP="00E9188C">
      <w:pPr>
        <w:pStyle w:val="ListParagraph"/>
        <w:numPr>
          <w:ilvl w:val="2"/>
          <w:numId w:val="1"/>
        </w:numPr>
        <w:jc w:val="both"/>
        <w:rPr>
          <w:b/>
        </w:rPr>
      </w:pPr>
      <w:r>
        <w:t xml:space="preserve">Tamanho de palavra nas </w:t>
      </w:r>
      <w:proofErr w:type="spellStart"/>
      <w:r>
        <w:t>tags</w:t>
      </w:r>
      <w:proofErr w:type="spellEnd"/>
      <w:r>
        <w:t xml:space="preserve"> &lt;Trace&gt; e &lt;CPU&gt; são diferentes</w:t>
      </w:r>
    </w:p>
    <w:p w:rsidR="00E9188C" w:rsidRPr="006A3E10" w:rsidRDefault="00E9188C" w:rsidP="00E9188C">
      <w:pPr>
        <w:pStyle w:val="ListParagraph"/>
        <w:numPr>
          <w:ilvl w:val="2"/>
          <w:numId w:val="1"/>
        </w:numPr>
        <w:jc w:val="both"/>
        <w:rPr>
          <w:b/>
        </w:rPr>
      </w:pPr>
      <w:r>
        <w:t>Tamanho da memória principal não é múltipla do tamanho de páginas</w:t>
      </w:r>
    </w:p>
    <w:p w:rsidR="00E9188C" w:rsidRPr="006A3E10" w:rsidRDefault="00E9188C" w:rsidP="00E9188C">
      <w:pPr>
        <w:pStyle w:val="ListParagraph"/>
        <w:numPr>
          <w:ilvl w:val="2"/>
          <w:numId w:val="1"/>
        </w:numPr>
        <w:jc w:val="both"/>
        <w:rPr>
          <w:b/>
        </w:rPr>
      </w:pPr>
      <w:r>
        <w:t xml:space="preserve">O Tamanho do disco não </w:t>
      </w:r>
      <w:r w:rsidR="0036201B">
        <w:t xml:space="preserve">é </w:t>
      </w:r>
      <w:r>
        <w:t>múltiplo do Tamanho da página</w:t>
      </w:r>
    </w:p>
    <w:p w:rsidR="00E9188C" w:rsidRPr="006A3E10" w:rsidRDefault="00E9188C" w:rsidP="00E9188C">
      <w:pPr>
        <w:pStyle w:val="ListParagraph"/>
        <w:numPr>
          <w:ilvl w:val="2"/>
          <w:numId w:val="1"/>
        </w:numPr>
        <w:jc w:val="both"/>
        <w:rPr>
          <w:b/>
        </w:rPr>
      </w:pPr>
      <w:r>
        <w:t>Política de s</w:t>
      </w:r>
      <w:r w:rsidR="0036201B">
        <w:t>ubstituição não é uma entrada vá</w:t>
      </w:r>
      <w:r>
        <w:t>lida</w:t>
      </w:r>
    </w:p>
    <w:p w:rsidR="00E9188C" w:rsidRPr="006A3E10" w:rsidRDefault="0036201B" w:rsidP="00E9188C">
      <w:pPr>
        <w:pStyle w:val="ListParagraph"/>
        <w:numPr>
          <w:ilvl w:val="2"/>
          <w:numId w:val="1"/>
        </w:numPr>
        <w:jc w:val="both"/>
        <w:rPr>
          <w:b/>
        </w:rPr>
      </w:pPr>
      <w:r>
        <w:t>Tamanho da página não é base 2.</w:t>
      </w:r>
      <w:r w:rsidR="00E9188C">
        <w:t xml:space="preserve"> </w:t>
      </w:r>
      <w:r>
        <w:t>A</w:t>
      </w:r>
      <w:r w:rsidR="00E9188C">
        <w:t xml:space="preserve">pós essa correção </w:t>
      </w:r>
      <w:r>
        <w:t>indicar</w:t>
      </w:r>
      <w:r w:rsidR="00E9188C">
        <w:t xml:space="preserve"> que</w:t>
      </w:r>
      <w:r>
        <w:t xml:space="preserve"> há outro erro e solicitar que os alunos identifiquem esse erro</w:t>
      </w:r>
      <w:r w:rsidR="00E9188C">
        <w:t>.</w:t>
      </w:r>
      <w:r>
        <w:t xml:space="preserve"> O erro em questão é que o</w:t>
      </w:r>
      <w:r w:rsidR="00E9188C">
        <w:t xml:space="preserve"> tamanho da memória principal não será múltiplo do tamanho da página. </w:t>
      </w:r>
    </w:p>
    <w:p w:rsidR="00E9188C" w:rsidRPr="005C5ED4" w:rsidRDefault="00E9188C" w:rsidP="00E9188C">
      <w:pPr>
        <w:pStyle w:val="ListParagraph"/>
        <w:numPr>
          <w:ilvl w:val="2"/>
          <w:numId w:val="1"/>
        </w:numPr>
        <w:rPr>
          <w:b/>
        </w:rPr>
      </w:pPr>
      <w:r>
        <w:t>Após essas correções a arquitetura irá carregar corretamente.</w:t>
      </w:r>
    </w:p>
    <w:p w:rsidR="00E9188C" w:rsidRPr="005C5ED4" w:rsidRDefault="00E9188C" w:rsidP="00E9188C">
      <w:pPr>
        <w:pStyle w:val="ListParagraph"/>
        <w:numPr>
          <w:ilvl w:val="2"/>
          <w:numId w:val="1"/>
        </w:numPr>
        <w:rPr>
          <w:b/>
        </w:rPr>
      </w:pPr>
      <w:r>
        <w:t>(</w:t>
      </w:r>
      <w:r w:rsidRPr="00C245B1">
        <w:rPr>
          <w:highlight w:val="yellow"/>
        </w:rPr>
        <w:t>Opcional)</w:t>
      </w:r>
      <w:r>
        <w:t xml:space="preserve"> Abrir novamente a arquitetura e deixar os alunos injetarem erros na arquitetura e verificar quais os resultados obtidos com o carregamento da arquitetura.</w:t>
      </w:r>
    </w:p>
    <w:p w:rsidR="00E9188C" w:rsidRPr="005C5ED4" w:rsidRDefault="00E9188C" w:rsidP="00E9188C">
      <w:pPr>
        <w:rPr>
          <w:b/>
        </w:rPr>
      </w:pPr>
    </w:p>
    <w:p w:rsidR="00E9188C" w:rsidRPr="005C5ED4" w:rsidRDefault="00E9188C" w:rsidP="00E9188C">
      <w:pPr>
        <w:pStyle w:val="ListParagraph"/>
        <w:numPr>
          <w:ilvl w:val="1"/>
          <w:numId w:val="1"/>
        </w:numPr>
        <w:rPr>
          <w:b/>
        </w:rPr>
      </w:pPr>
      <w:r>
        <w:t>Arquivos:</w:t>
      </w:r>
    </w:p>
    <w:p w:rsidR="00E9188C" w:rsidRDefault="00E9188C" w:rsidP="00E9188C">
      <w:pPr>
        <w:pStyle w:val="ListParagraph"/>
        <w:numPr>
          <w:ilvl w:val="2"/>
          <w:numId w:val="1"/>
        </w:numPr>
        <w:rPr>
          <w:b/>
        </w:rPr>
      </w:pPr>
      <w:r w:rsidRPr="00516917">
        <w:t>Arquiteturas:</w:t>
      </w:r>
      <w:r>
        <w:rPr>
          <w:b/>
        </w:rPr>
        <w:t xml:space="preserve"> </w:t>
      </w:r>
      <w:proofErr w:type="spellStart"/>
      <w:r w:rsidRPr="00516917">
        <w:rPr>
          <w:b/>
          <w:i/>
        </w:rPr>
        <w:t>Architecture-with-errors</w:t>
      </w:r>
      <w:proofErr w:type="spellEnd"/>
      <w:r>
        <w:rPr>
          <w:b/>
        </w:rPr>
        <w:t>.</w:t>
      </w:r>
    </w:p>
    <w:p w:rsidR="007E0D50" w:rsidRPr="007E0D50" w:rsidRDefault="007E0D50" w:rsidP="007E0D50">
      <w:pPr>
        <w:rPr>
          <w:b/>
        </w:rPr>
      </w:pPr>
    </w:p>
    <w:p w:rsidR="00E9188C" w:rsidRDefault="0079386F" w:rsidP="00E9188C">
      <w:pPr>
        <w:pStyle w:val="ListParagraph"/>
        <w:numPr>
          <w:ilvl w:val="1"/>
          <w:numId w:val="1"/>
        </w:numPr>
        <w:rPr>
          <w:b/>
        </w:rPr>
      </w:pPr>
      <w:r>
        <w:rPr>
          <w:b/>
        </w:rPr>
        <w:t>Pontos a destacar:</w:t>
      </w:r>
    </w:p>
    <w:p w:rsidR="00E9188C" w:rsidRDefault="00E9188C" w:rsidP="00E9188C">
      <w:pPr>
        <w:pStyle w:val="ListParagraph"/>
        <w:numPr>
          <w:ilvl w:val="2"/>
          <w:numId w:val="1"/>
        </w:numPr>
      </w:pPr>
      <w:r w:rsidRPr="00C74402">
        <w:lastRenderedPageBreak/>
        <w:t xml:space="preserve">É esperado com </w:t>
      </w:r>
      <w:r w:rsidR="008D47B8">
        <w:t>essa atividade</w:t>
      </w:r>
      <w:r w:rsidRPr="00C74402">
        <w:t xml:space="preserve"> que os alunos </w:t>
      </w:r>
      <w:r>
        <w:t xml:space="preserve">entendam como construir as suas próprias arquiteturas, evitando os valores que </w:t>
      </w:r>
      <w:r w:rsidR="00C245B1">
        <w:t>possam causar</w:t>
      </w:r>
      <w:r>
        <w:t xml:space="preserve"> erros na arquitetura.</w:t>
      </w:r>
    </w:p>
    <w:p w:rsidR="00E9188C" w:rsidRDefault="00E9188C" w:rsidP="00E9188C">
      <w:pPr>
        <w:pStyle w:val="ListParagraph"/>
        <w:numPr>
          <w:ilvl w:val="2"/>
          <w:numId w:val="1"/>
        </w:numPr>
      </w:pPr>
      <w:r>
        <w:t>Não é necessário realizar uma execução na arquitetura.</w:t>
      </w:r>
    </w:p>
    <w:p w:rsidR="00015831" w:rsidRDefault="00015831" w:rsidP="00015831">
      <w:pPr>
        <w:jc w:val="both"/>
      </w:pPr>
    </w:p>
    <w:p w:rsidR="00176D75" w:rsidRDefault="00A5101D" w:rsidP="00666E10">
      <w:pPr>
        <w:pStyle w:val="ListParagraph"/>
        <w:numPr>
          <w:ilvl w:val="0"/>
          <w:numId w:val="1"/>
        </w:numPr>
        <w:jc w:val="both"/>
      </w:pPr>
      <w:r>
        <w:t>A</w:t>
      </w:r>
      <w:r w:rsidR="0036201B">
        <w:t xml:space="preserve">rquivo </w:t>
      </w:r>
      <w:r w:rsidR="00620571">
        <w:t>de Rastro</w:t>
      </w:r>
      <w:r w:rsidR="0036201B">
        <w:t xml:space="preserve"> com entradas invá</w:t>
      </w:r>
      <w:r w:rsidR="00176D75">
        <w:t>lidas</w:t>
      </w:r>
    </w:p>
    <w:p w:rsidR="00F30B8A" w:rsidRPr="003C0525" w:rsidRDefault="00F30B8A" w:rsidP="00F30B8A">
      <w:pPr>
        <w:pStyle w:val="ListParagraph"/>
        <w:numPr>
          <w:ilvl w:val="1"/>
          <w:numId w:val="1"/>
        </w:numPr>
        <w:jc w:val="both"/>
        <w:rPr>
          <w:b/>
        </w:rPr>
      </w:pPr>
      <w:r w:rsidRPr="00CB24AC">
        <w:rPr>
          <w:b/>
        </w:rPr>
        <w:t>Motivação:</w:t>
      </w:r>
      <w:r>
        <w:rPr>
          <w:b/>
        </w:rPr>
        <w:t xml:space="preserve"> </w:t>
      </w:r>
      <w:r w:rsidR="00E50A5A">
        <w:t>V</w:t>
      </w:r>
      <w:r>
        <w:t xml:space="preserve">erificar que há algumas restrições em relação </w:t>
      </w:r>
      <w:r w:rsidR="00620571">
        <w:t>a</w:t>
      </w:r>
      <w:r>
        <w:t>os valores de tamanho de cada componente</w:t>
      </w:r>
      <w:r w:rsidR="00620571">
        <w:t>. T</w:t>
      </w:r>
      <w:r>
        <w:t xml:space="preserve">entar evitar valores que possam causar erro na construção </w:t>
      </w:r>
      <w:r w:rsidR="00620571">
        <w:t xml:space="preserve">da </w:t>
      </w:r>
      <w:r>
        <w:t>arquitetura.</w:t>
      </w:r>
    </w:p>
    <w:p w:rsidR="00F30B8A" w:rsidRPr="003C0525" w:rsidRDefault="00F30B8A" w:rsidP="00F30B8A">
      <w:pPr>
        <w:spacing w:after="0"/>
        <w:jc w:val="both"/>
        <w:rPr>
          <w:b/>
        </w:rPr>
      </w:pPr>
    </w:p>
    <w:p w:rsidR="00F30B8A" w:rsidRPr="006030DA" w:rsidRDefault="00F30B8A" w:rsidP="00F30B8A">
      <w:pPr>
        <w:pStyle w:val="ListParagraph"/>
        <w:numPr>
          <w:ilvl w:val="1"/>
          <w:numId w:val="1"/>
        </w:numPr>
        <w:jc w:val="both"/>
        <w:rPr>
          <w:b/>
        </w:rPr>
      </w:pPr>
      <w:r>
        <w:rPr>
          <w:b/>
        </w:rPr>
        <w:t xml:space="preserve">Objetivo: </w:t>
      </w:r>
      <w:r w:rsidR="00620571">
        <w:t xml:space="preserve">Ressaltar </w:t>
      </w:r>
      <w:r>
        <w:t xml:space="preserve">que há restrições de valores </w:t>
      </w:r>
      <w:r w:rsidR="00620571">
        <w:t xml:space="preserve">para </w:t>
      </w:r>
      <w:r w:rsidR="00C245B1">
        <w:t>os tipos de acesso,</w:t>
      </w:r>
      <w:r>
        <w:t xml:space="preserve"> além de observar </w:t>
      </w:r>
      <w:r w:rsidR="00C245B1">
        <w:t>os valores inválidos para o arquivo</w:t>
      </w:r>
      <w:r>
        <w:t>.</w:t>
      </w:r>
    </w:p>
    <w:p w:rsidR="00F30B8A" w:rsidRPr="006030DA" w:rsidRDefault="00F30B8A" w:rsidP="00F30B8A">
      <w:pPr>
        <w:pStyle w:val="ListParagraph"/>
        <w:jc w:val="both"/>
        <w:rPr>
          <w:b/>
        </w:rPr>
      </w:pPr>
    </w:p>
    <w:p w:rsidR="00015831" w:rsidRPr="00015831" w:rsidRDefault="00F30B8A" w:rsidP="00015831">
      <w:pPr>
        <w:pStyle w:val="ListParagraph"/>
        <w:numPr>
          <w:ilvl w:val="1"/>
          <w:numId w:val="1"/>
        </w:numPr>
        <w:jc w:val="both"/>
        <w:rPr>
          <w:b/>
        </w:rPr>
      </w:pPr>
      <w:r>
        <w:rPr>
          <w:b/>
        </w:rPr>
        <w:t xml:space="preserve">Detalhamento: </w:t>
      </w:r>
      <w:r w:rsidR="00C245B1">
        <w:t xml:space="preserve">O aluno irá abrir um </w:t>
      </w:r>
      <w:r w:rsidR="005B5C5F">
        <w:t>arquivo de rastro</w:t>
      </w:r>
      <w:r w:rsidR="00227396">
        <w:t xml:space="preserve"> (</w:t>
      </w:r>
      <w:proofErr w:type="spellStart"/>
      <w:r w:rsidR="00227396" w:rsidRPr="00516917">
        <w:rPr>
          <w:b/>
          <w:i/>
        </w:rPr>
        <w:t>with-errors</w:t>
      </w:r>
      <w:proofErr w:type="spellEnd"/>
      <w:r w:rsidR="00227396">
        <w:t>)</w:t>
      </w:r>
      <w:r>
        <w:t xml:space="preserve"> com erros implantados propositalmente, para no momento que os alunos </w:t>
      </w:r>
      <w:r w:rsidR="00C245B1">
        <w:t xml:space="preserve">tentarem carregar o </w:t>
      </w:r>
      <w:r w:rsidR="005B5C5F">
        <w:t>arquivo de rastro</w:t>
      </w:r>
      <w:r w:rsidR="00620571">
        <w:t>,</w:t>
      </w:r>
      <w:r w:rsidR="00C245B1">
        <w:t xml:space="preserve"> </w:t>
      </w:r>
      <w:r>
        <w:t>os erros s</w:t>
      </w:r>
      <w:r w:rsidR="00620571">
        <w:t>ejam</w:t>
      </w:r>
      <w:r>
        <w:t xml:space="preserve"> apresentados e corrigidos. As sequências de erros são:</w:t>
      </w:r>
    </w:p>
    <w:p w:rsidR="00F30B8A" w:rsidRPr="00666E10" w:rsidRDefault="00F30B8A" w:rsidP="00F30B8A">
      <w:pPr>
        <w:pStyle w:val="ListParagraph"/>
        <w:numPr>
          <w:ilvl w:val="2"/>
          <w:numId w:val="1"/>
        </w:numPr>
        <w:jc w:val="both"/>
        <w:rPr>
          <w:b/>
        </w:rPr>
      </w:pPr>
      <w:r>
        <w:t xml:space="preserve">Um comentário em uma posição errada do </w:t>
      </w:r>
      <w:r w:rsidR="005B5C5F">
        <w:t>arquivo de rastro</w:t>
      </w:r>
    </w:p>
    <w:p w:rsidR="00015831" w:rsidRPr="00015831" w:rsidRDefault="00015831" w:rsidP="00F30B8A">
      <w:pPr>
        <w:pStyle w:val="ListParagraph"/>
        <w:numPr>
          <w:ilvl w:val="2"/>
          <w:numId w:val="1"/>
        </w:numPr>
        <w:jc w:val="both"/>
        <w:rPr>
          <w:b/>
        </w:rPr>
      </w:pPr>
      <w:r>
        <w:t xml:space="preserve">Um valor de </w:t>
      </w:r>
      <w:r w:rsidRPr="00C245B1">
        <w:rPr>
          <w:b/>
        </w:rPr>
        <w:t>tipo de acesso</w:t>
      </w:r>
      <w:r>
        <w:t xml:space="preserve"> inv</w:t>
      </w:r>
      <w:r w:rsidR="0036201B">
        <w:t>á</w:t>
      </w:r>
      <w:r>
        <w:t>lido</w:t>
      </w:r>
    </w:p>
    <w:p w:rsidR="00F30B8A" w:rsidRPr="006A3E10" w:rsidRDefault="00015831" w:rsidP="00F30B8A">
      <w:pPr>
        <w:pStyle w:val="ListParagraph"/>
        <w:numPr>
          <w:ilvl w:val="2"/>
          <w:numId w:val="1"/>
        </w:numPr>
        <w:jc w:val="both"/>
        <w:rPr>
          <w:b/>
        </w:rPr>
      </w:pPr>
      <w:r>
        <w:t>Endereço com valor negativo</w:t>
      </w:r>
    </w:p>
    <w:p w:rsidR="00F30B8A" w:rsidRPr="006A3E10" w:rsidRDefault="00015831" w:rsidP="00F30B8A">
      <w:pPr>
        <w:pStyle w:val="ListParagraph"/>
        <w:numPr>
          <w:ilvl w:val="2"/>
          <w:numId w:val="1"/>
        </w:numPr>
        <w:jc w:val="both"/>
        <w:rPr>
          <w:b/>
        </w:rPr>
      </w:pPr>
      <w:r>
        <w:t>Um endereço hexadecimal inexistente (g)</w:t>
      </w:r>
    </w:p>
    <w:p w:rsidR="00F30B8A" w:rsidRPr="006A3E10" w:rsidRDefault="00015831" w:rsidP="00F30B8A">
      <w:pPr>
        <w:pStyle w:val="ListParagraph"/>
        <w:numPr>
          <w:ilvl w:val="2"/>
          <w:numId w:val="1"/>
        </w:numPr>
        <w:jc w:val="both"/>
        <w:rPr>
          <w:b/>
        </w:rPr>
      </w:pPr>
      <w:r>
        <w:t>Endereço</w:t>
      </w:r>
      <w:r w:rsidR="00C245B1">
        <w:t xml:space="preserve"> maior que tamanho total da memó</w:t>
      </w:r>
      <w:r>
        <w:t>ria</w:t>
      </w:r>
      <w:r w:rsidR="00C245B1">
        <w:t>.</w:t>
      </w:r>
    </w:p>
    <w:p w:rsidR="00F30B8A" w:rsidRPr="005C5ED4" w:rsidRDefault="00015831" w:rsidP="00F30B8A">
      <w:pPr>
        <w:pStyle w:val="ListParagraph"/>
        <w:numPr>
          <w:ilvl w:val="2"/>
          <w:numId w:val="1"/>
        </w:numPr>
        <w:rPr>
          <w:b/>
        </w:rPr>
      </w:pPr>
      <w:r>
        <w:t xml:space="preserve">Após essas correções o arquivo </w:t>
      </w:r>
      <w:r w:rsidR="005B5C5F">
        <w:t>de rastro</w:t>
      </w:r>
      <w:r>
        <w:t xml:space="preserve"> </w:t>
      </w:r>
      <w:r w:rsidR="00620571">
        <w:t>deve</w:t>
      </w:r>
      <w:r w:rsidR="00F30B8A">
        <w:t xml:space="preserve"> carregar corretamente.</w:t>
      </w:r>
    </w:p>
    <w:p w:rsidR="00127A83" w:rsidRPr="00015831" w:rsidRDefault="00F30B8A" w:rsidP="00015831">
      <w:pPr>
        <w:pStyle w:val="ListParagraph"/>
        <w:numPr>
          <w:ilvl w:val="2"/>
          <w:numId w:val="1"/>
        </w:numPr>
        <w:rPr>
          <w:b/>
        </w:rPr>
      </w:pPr>
      <w:r>
        <w:t>(</w:t>
      </w:r>
      <w:r w:rsidRPr="0036201B">
        <w:rPr>
          <w:highlight w:val="yellow"/>
        </w:rPr>
        <w:t>Opcional)</w:t>
      </w:r>
      <w:r>
        <w:t xml:space="preserve"> Abrir novamente </w:t>
      </w:r>
      <w:r w:rsidR="00015831">
        <w:t xml:space="preserve">o arquivo </w:t>
      </w:r>
      <w:r w:rsidR="005B5C5F">
        <w:t>de rastro</w:t>
      </w:r>
      <w:r>
        <w:t xml:space="preserve"> e deixar os alunos</w:t>
      </w:r>
      <w:r w:rsidR="00015831">
        <w:t xml:space="preserve"> injetarem erros no arquivo</w:t>
      </w:r>
      <w:r>
        <w:t xml:space="preserve"> e verificar quais os resultados obtidos com o carregamento </w:t>
      </w:r>
      <w:r w:rsidR="00C245B1">
        <w:t xml:space="preserve">do </w:t>
      </w:r>
      <w:r w:rsidR="005B5C5F">
        <w:t>arquivo de rastro</w:t>
      </w:r>
      <w:r>
        <w:t>.</w:t>
      </w:r>
    </w:p>
    <w:p w:rsidR="00015831" w:rsidRPr="00015831" w:rsidRDefault="00015831" w:rsidP="00015831">
      <w:pPr>
        <w:pStyle w:val="ListParagraph"/>
        <w:numPr>
          <w:ilvl w:val="2"/>
          <w:numId w:val="1"/>
        </w:numPr>
        <w:rPr>
          <w:b/>
        </w:rPr>
      </w:pPr>
      <w:r>
        <w:t xml:space="preserve"> Após as correções realizar uma execução direta e verificar o resultado.</w:t>
      </w:r>
    </w:p>
    <w:p w:rsidR="00015831" w:rsidRPr="00015831" w:rsidRDefault="00015831" w:rsidP="00015831">
      <w:pPr>
        <w:rPr>
          <w:b/>
        </w:rPr>
      </w:pPr>
    </w:p>
    <w:p w:rsidR="00015831" w:rsidRPr="00015831" w:rsidRDefault="00015831" w:rsidP="00015831">
      <w:pPr>
        <w:pStyle w:val="ListParagraph"/>
        <w:numPr>
          <w:ilvl w:val="1"/>
          <w:numId w:val="1"/>
        </w:numPr>
        <w:rPr>
          <w:b/>
        </w:rPr>
      </w:pPr>
      <w:r>
        <w:t>Arquivos</w:t>
      </w:r>
    </w:p>
    <w:p w:rsidR="00015831" w:rsidRPr="00015831" w:rsidRDefault="00015831" w:rsidP="00015831">
      <w:pPr>
        <w:pStyle w:val="ListParagraph"/>
        <w:numPr>
          <w:ilvl w:val="2"/>
          <w:numId w:val="1"/>
        </w:numPr>
        <w:rPr>
          <w:b/>
        </w:rPr>
      </w:pPr>
      <w:r w:rsidRPr="00D80D53">
        <w:rPr>
          <w:b/>
        </w:rPr>
        <w:t xml:space="preserve">Arquiteturas: </w:t>
      </w:r>
      <w:proofErr w:type="spellStart"/>
      <w:r w:rsidRPr="00D80D53">
        <w:t>Architecture-with-errors</w:t>
      </w:r>
      <w:proofErr w:type="spellEnd"/>
      <w:r w:rsidR="00620571">
        <w:t xml:space="preserve"> - c</w:t>
      </w:r>
      <w:r w:rsidR="005108CE" w:rsidRPr="00015831">
        <w:t>om</w:t>
      </w:r>
      <w:r w:rsidRPr="00015831">
        <w:t xml:space="preserve"> as correções </w:t>
      </w:r>
      <w:r w:rsidR="005108CE" w:rsidRPr="00015831">
        <w:t>realizadas</w:t>
      </w:r>
      <w:r w:rsidR="00620571">
        <w:t>.</w:t>
      </w:r>
      <w:r w:rsidRPr="00015831">
        <w:t xml:space="preserve"> </w:t>
      </w:r>
    </w:p>
    <w:p w:rsidR="00015831" w:rsidRPr="00015831" w:rsidRDefault="00AA4774" w:rsidP="00015831">
      <w:pPr>
        <w:pStyle w:val="ListParagraph"/>
        <w:numPr>
          <w:ilvl w:val="2"/>
          <w:numId w:val="1"/>
        </w:numPr>
        <w:rPr>
          <w:b/>
        </w:rPr>
      </w:pPr>
      <w:r>
        <w:rPr>
          <w:b/>
        </w:rPr>
        <w:t>Rastro</w:t>
      </w:r>
      <w:r w:rsidR="00015831">
        <w:rPr>
          <w:b/>
        </w:rPr>
        <w:t xml:space="preserve">: </w:t>
      </w:r>
      <w:proofErr w:type="spellStart"/>
      <w:r w:rsidR="00015831" w:rsidRPr="00015831">
        <w:t>Trace_with_error</w:t>
      </w:r>
      <w:proofErr w:type="spellEnd"/>
    </w:p>
    <w:p w:rsidR="00015831" w:rsidRPr="00015831" w:rsidRDefault="00015831" w:rsidP="00015831">
      <w:pPr>
        <w:rPr>
          <w:b/>
        </w:rPr>
      </w:pPr>
    </w:p>
    <w:p w:rsidR="00015831" w:rsidRPr="00015831" w:rsidRDefault="005E17D9" w:rsidP="00015831">
      <w:pPr>
        <w:pStyle w:val="ListParagraph"/>
        <w:numPr>
          <w:ilvl w:val="1"/>
          <w:numId w:val="1"/>
        </w:numPr>
        <w:rPr>
          <w:b/>
        </w:rPr>
      </w:pPr>
      <w:r w:rsidRPr="0079386F">
        <w:rPr>
          <w:b/>
        </w:rPr>
        <w:t>Pontos</w:t>
      </w:r>
      <w:r w:rsidRPr="00516917">
        <w:rPr>
          <w:b/>
        </w:rPr>
        <w:t xml:space="preserve"> a </w:t>
      </w:r>
      <w:r w:rsidRPr="0079386F">
        <w:rPr>
          <w:b/>
        </w:rPr>
        <w:t>destacar</w:t>
      </w:r>
      <w:r w:rsidR="00015831">
        <w:rPr>
          <w:b/>
        </w:rPr>
        <w:t>:</w:t>
      </w:r>
    </w:p>
    <w:p w:rsidR="005108CE" w:rsidRDefault="005108CE" w:rsidP="005108CE">
      <w:pPr>
        <w:pStyle w:val="ListParagraph"/>
        <w:numPr>
          <w:ilvl w:val="2"/>
          <w:numId w:val="1"/>
        </w:numPr>
      </w:pPr>
      <w:r w:rsidRPr="00C74402">
        <w:t xml:space="preserve">É esperado com </w:t>
      </w:r>
      <w:r w:rsidR="008D47B8">
        <w:t>essa atividade</w:t>
      </w:r>
      <w:r w:rsidRPr="00C74402">
        <w:t xml:space="preserve"> que os alunos </w:t>
      </w:r>
      <w:r>
        <w:t xml:space="preserve">entendam como construir </w:t>
      </w:r>
      <w:r w:rsidR="00A74D24">
        <w:t xml:space="preserve">os seus próprios arquivos </w:t>
      </w:r>
      <w:r w:rsidR="005B5C5F">
        <w:t>de rastro</w:t>
      </w:r>
      <w:r>
        <w:t>, evitando os valores que podem causar erro</w:t>
      </w:r>
      <w:r w:rsidR="00C245B1">
        <w:t>s</w:t>
      </w:r>
      <w:r>
        <w:t>.</w:t>
      </w:r>
    </w:p>
    <w:p w:rsidR="00015831" w:rsidRDefault="005108CE" w:rsidP="005108CE">
      <w:pPr>
        <w:pStyle w:val="ListParagraph"/>
        <w:numPr>
          <w:ilvl w:val="2"/>
          <w:numId w:val="1"/>
        </w:numPr>
      </w:pPr>
      <w:r>
        <w:t>Realizar a execução somente para verificar que os erros foram removidos.</w:t>
      </w:r>
    </w:p>
    <w:p w:rsidR="0071551F" w:rsidRDefault="0071551F" w:rsidP="0071551F"/>
    <w:p w:rsidR="0071551F" w:rsidRDefault="0071551F" w:rsidP="0071551F">
      <w:pPr>
        <w:pStyle w:val="ListParagraph"/>
        <w:numPr>
          <w:ilvl w:val="0"/>
          <w:numId w:val="1"/>
        </w:numPr>
      </w:pPr>
      <w:r w:rsidRPr="0071551F">
        <w:rPr>
          <w:b/>
          <w:color w:val="FFFFFF" w:themeColor="background1"/>
          <w:highlight w:val="red"/>
        </w:rPr>
        <w:t>Exercício</w:t>
      </w:r>
      <w:r>
        <w:t xml:space="preserve">: Desenvolver um arquivo de arquitetura e um arquivo </w:t>
      </w:r>
      <w:r w:rsidR="00586504">
        <w:t>de rastro</w:t>
      </w:r>
      <w:r>
        <w:t xml:space="preserve"> para realizar uma simulação no OA Amnesia, após finalizar a simulação realizar uma coleta dos tempos das memórias presentes na arquitetura.</w:t>
      </w:r>
    </w:p>
    <w:p w:rsidR="0071551F" w:rsidRPr="00620571" w:rsidRDefault="0071551F" w:rsidP="0071551F">
      <w:pPr>
        <w:pStyle w:val="ListParagraph"/>
        <w:numPr>
          <w:ilvl w:val="1"/>
          <w:numId w:val="1"/>
        </w:numPr>
      </w:pPr>
      <w:r w:rsidRPr="00516917">
        <w:t>O arquivo de arquitetura deve ter:</w:t>
      </w:r>
    </w:p>
    <w:p w:rsidR="00586504" w:rsidRPr="00620571" w:rsidRDefault="00586504" w:rsidP="00586504">
      <w:pPr>
        <w:pStyle w:val="ListParagraph"/>
        <w:numPr>
          <w:ilvl w:val="2"/>
          <w:numId w:val="1"/>
        </w:numPr>
      </w:pPr>
      <w:r w:rsidRPr="00516917">
        <w:t>Tamanho de palavra 4</w:t>
      </w:r>
    </w:p>
    <w:p w:rsidR="0071551F" w:rsidRDefault="0071551F" w:rsidP="0071551F">
      <w:pPr>
        <w:pStyle w:val="ListParagraph"/>
        <w:numPr>
          <w:ilvl w:val="2"/>
          <w:numId w:val="1"/>
        </w:numPr>
      </w:pPr>
      <w:r w:rsidRPr="00516917">
        <w:t>Memória Principal</w:t>
      </w:r>
      <w:r w:rsidRPr="00620571">
        <w:t xml:space="preserve"> de tama</w:t>
      </w:r>
      <w:r w:rsidRPr="0071551F">
        <w:t xml:space="preserve">nho </w:t>
      </w:r>
      <w:r w:rsidR="00586504">
        <w:t>16</w:t>
      </w:r>
      <w:r>
        <w:t xml:space="preserve"> palavras</w:t>
      </w:r>
    </w:p>
    <w:p w:rsidR="0071551F" w:rsidRDefault="0071551F" w:rsidP="0071551F">
      <w:pPr>
        <w:pStyle w:val="ListParagraph"/>
        <w:numPr>
          <w:ilvl w:val="2"/>
          <w:numId w:val="1"/>
        </w:numPr>
      </w:pPr>
      <w:r>
        <w:t>Tamanho de bloco 1 palavra.</w:t>
      </w:r>
    </w:p>
    <w:p w:rsidR="0071551F" w:rsidRDefault="00586504" w:rsidP="0071551F">
      <w:pPr>
        <w:pStyle w:val="ListParagraph"/>
        <w:numPr>
          <w:ilvl w:val="2"/>
          <w:numId w:val="1"/>
        </w:numPr>
      </w:pPr>
      <w:r w:rsidRPr="00516917">
        <w:t>Memória Virtual</w:t>
      </w:r>
      <w:r w:rsidRPr="00620571">
        <w:t xml:space="preserve"> c</w:t>
      </w:r>
      <w:r>
        <w:t>om tamanho de página 16</w:t>
      </w:r>
    </w:p>
    <w:p w:rsidR="00586504" w:rsidRDefault="00586504" w:rsidP="0071551F">
      <w:pPr>
        <w:pStyle w:val="ListParagraph"/>
        <w:numPr>
          <w:ilvl w:val="2"/>
          <w:numId w:val="1"/>
        </w:numPr>
      </w:pPr>
      <w:r>
        <w:lastRenderedPageBreak/>
        <w:t>Tamanho de disco 32 palavras.</w:t>
      </w:r>
    </w:p>
    <w:p w:rsidR="00586504" w:rsidRDefault="00586504" w:rsidP="0071551F">
      <w:pPr>
        <w:pStyle w:val="ListParagraph"/>
        <w:numPr>
          <w:ilvl w:val="2"/>
          <w:numId w:val="1"/>
        </w:numPr>
      </w:pPr>
      <w:r>
        <w:t>Com Política de substituição LRU.</w:t>
      </w:r>
    </w:p>
    <w:p w:rsidR="00586504" w:rsidRPr="0071551F" w:rsidRDefault="00586504" w:rsidP="0071551F">
      <w:pPr>
        <w:pStyle w:val="ListParagraph"/>
        <w:numPr>
          <w:ilvl w:val="2"/>
          <w:numId w:val="1"/>
        </w:numPr>
      </w:pPr>
      <w:r>
        <w:t>Sem TLB.</w:t>
      </w:r>
    </w:p>
    <w:p w:rsidR="00586504" w:rsidRDefault="00586504" w:rsidP="0071551F">
      <w:pPr>
        <w:pStyle w:val="ListParagraph"/>
        <w:numPr>
          <w:ilvl w:val="1"/>
          <w:numId w:val="1"/>
        </w:numPr>
      </w:pPr>
      <w:r>
        <w:t>O arquivo Trace deve conter:</w:t>
      </w:r>
    </w:p>
    <w:p w:rsidR="00586504" w:rsidRDefault="00586504" w:rsidP="00586504">
      <w:pPr>
        <w:pStyle w:val="ListParagraph"/>
        <w:numPr>
          <w:ilvl w:val="2"/>
          <w:numId w:val="1"/>
        </w:numPr>
      </w:pPr>
      <w:r>
        <w:t>Acessos de Leitura aos endereços pares de 0 a 1C.</w:t>
      </w:r>
    </w:p>
    <w:p w:rsidR="00586504" w:rsidRDefault="00586504" w:rsidP="00586504">
      <w:pPr>
        <w:pStyle w:val="ListParagraph"/>
        <w:numPr>
          <w:ilvl w:val="2"/>
          <w:numId w:val="1"/>
        </w:numPr>
      </w:pPr>
      <w:r>
        <w:t>Acesso de Escrita aos endereços impares de 0 a 1f.</w:t>
      </w:r>
    </w:p>
    <w:p w:rsidR="00586504" w:rsidRDefault="00ED45B8" w:rsidP="00ED45B8">
      <w:pPr>
        <w:pStyle w:val="ListParagraph"/>
        <w:numPr>
          <w:ilvl w:val="1"/>
          <w:numId w:val="1"/>
        </w:numPr>
      </w:pPr>
      <w:r>
        <w:t>Realizar a simulação direta e coletar os dados de:</w:t>
      </w:r>
    </w:p>
    <w:p w:rsidR="00ED45B8" w:rsidRDefault="00ED45B8" w:rsidP="00ED45B8">
      <w:pPr>
        <w:pStyle w:val="ListParagraph"/>
        <w:numPr>
          <w:ilvl w:val="2"/>
          <w:numId w:val="1"/>
        </w:numPr>
        <w:rPr>
          <w:lang w:val="en-US"/>
        </w:rPr>
      </w:pPr>
      <w:r w:rsidRPr="00ED45B8">
        <w:rPr>
          <w:lang w:val="en-US"/>
        </w:rPr>
        <w:t>Read Time, Write Time e Total Time</w:t>
      </w:r>
      <w:r>
        <w:rPr>
          <w:lang w:val="en-US"/>
        </w:rPr>
        <w:t xml:space="preserve"> </w:t>
      </w:r>
      <w:proofErr w:type="spellStart"/>
      <w:r>
        <w:rPr>
          <w:lang w:val="en-US"/>
        </w:rPr>
        <w:t>nas</w:t>
      </w:r>
      <w:proofErr w:type="spellEnd"/>
      <w:r>
        <w:rPr>
          <w:lang w:val="en-US"/>
        </w:rPr>
        <w:t xml:space="preserve"> </w:t>
      </w:r>
      <w:proofErr w:type="spellStart"/>
      <w:r>
        <w:rPr>
          <w:lang w:val="en-US"/>
        </w:rPr>
        <w:t>estat</w:t>
      </w:r>
      <w:r w:rsidR="00620571">
        <w:rPr>
          <w:lang w:val="en-US"/>
        </w:rPr>
        <w:t>í</w:t>
      </w:r>
      <w:r>
        <w:rPr>
          <w:lang w:val="en-US"/>
        </w:rPr>
        <w:t>sticas</w:t>
      </w:r>
      <w:proofErr w:type="spellEnd"/>
      <w:r>
        <w:rPr>
          <w:lang w:val="en-US"/>
        </w:rPr>
        <w:t xml:space="preserve">: </w:t>
      </w:r>
      <w:proofErr w:type="spellStart"/>
      <w:r>
        <w:rPr>
          <w:lang w:val="en-US"/>
        </w:rPr>
        <w:t>Mem</w:t>
      </w:r>
      <w:r w:rsidR="00620571">
        <w:rPr>
          <w:lang w:val="en-US"/>
        </w:rPr>
        <w:t>ó</w:t>
      </w:r>
      <w:r>
        <w:rPr>
          <w:lang w:val="en-US"/>
        </w:rPr>
        <w:t>ria</w:t>
      </w:r>
      <w:proofErr w:type="spellEnd"/>
      <w:r>
        <w:rPr>
          <w:lang w:val="en-US"/>
        </w:rPr>
        <w:t xml:space="preserve"> RAM, Disk e page Table.</w:t>
      </w:r>
    </w:p>
    <w:p w:rsidR="00ED45B8" w:rsidRDefault="00620571" w:rsidP="00ED45B8">
      <w:pPr>
        <w:pStyle w:val="ListParagraph"/>
        <w:numPr>
          <w:ilvl w:val="2"/>
          <w:numId w:val="1"/>
        </w:numPr>
      </w:pPr>
      <w:r>
        <w:t>T</w:t>
      </w:r>
      <w:r w:rsidR="00ED45B8" w:rsidRPr="00ED45B8">
        <w:t>otal</w:t>
      </w:r>
      <w:r w:rsidR="00ED45B8">
        <w:t xml:space="preserve"> Time da simulação</w:t>
      </w:r>
      <w:r w:rsidR="00ED45B8" w:rsidRPr="00ED45B8">
        <w:t xml:space="preserve">. </w:t>
      </w:r>
    </w:p>
    <w:p w:rsidR="00ED45B8" w:rsidRDefault="00ED45B8" w:rsidP="00ED45B8">
      <w:pPr>
        <w:pStyle w:val="ListParagraph"/>
        <w:numPr>
          <w:ilvl w:val="2"/>
          <w:numId w:val="1"/>
        </w:numPr>
      </w:pPr>
      <w:r>
        <w:t>Escrever situação final da tabela de páginas.</w:t>
      </w:r>
    </w:p>
    <w:p w:rsidR="00ED45B8" w:rsidRPr="00ED45B8" w:rsidRDefault="00ED45B8" w:rsidP="00ED45B8"/>
    <w:p w:rsidR="0071551F" w:rsidRDefault="0071551F" w:rsidP="0071551F">
      <w:pPr>
        <w:pStyle w:val="ListParagraph"/>
        <w:numPr>
          <w:ilvl w:val="1"/>
          <w:numId w:val="1"/>
        </w:numPr>
      </w:pPr>
      <w:r w:rsidRPr="0071551F">
        <w:rPr>
          <w:b/>
        </w:rPr>
        <w:t>Objetivo</w:t>
      </w:r>
      <w:r>
        <w:t xml:space="preserve">: Fazer com que os alunos fixem o </w:t>
      </w:r>
      <w:proofErr w:type="spellStart"/>
      <w:r w:rsidR="00620571">
        <w:t>o</w:t>
      </w:r>
      <w:proofErr w:type="spellEnd"/>
      <w:r w:rsidR="00620571">
        <w:t xml:space="preserve"> funcionamento do AO Amnesia p</w:t>
      </w:r>
      <w:r>
        <w:t>ara que nas próximas aulas não restem dúvidas de como operar a ferramenta</w:t>
      </w:r>
      <w:r w:rsidR="00586504">
        <w:t>, criar arquivos de arquitetura e arquivos de rastro</w:t>
      </w:r>
      <w:r>
        <w:t>.</w:t>
      </w:r>
    </w:p>
    <w:p w:rsidR="0071551F" w:rsidRPr="0071551F" w:rsidRDefault="0071551F" w:rsidP="000C2116">
      <w:pPr>
        <w:pStyle w:val="ListParagraph"/>
      </w:pPr>
    </w:p>
    <w:p w:rsidR="000B33E9" w:rsidRDefault="00227396" w:rsidP="00CE2A47">
      <w:pPr>
        <w:jc w:val="both"/>
        <w:rPr>
          <w:b/>
          <w:color w:val="4472C4" w:themeColor="accent5"/>
        </w:rPr>
      </w:pPr>
      <w:r>
        <w:rPr>
          <w:b/>
          <w:color w:val="4472C4" w:themeColor="accent5"/>
        </w:rPr>
        <w:t>Síntese</w:t>
      </w:r>
    </w:p>
    <w:p w:rsidR="00227396" w:rsidRPr="00227396" w:rsidRDefault="00227396" w:rsidP="00CE2A47">
      <w:pPr>
        <w:jc w:val="both"/>
      </w:pPr>
      <w:r>
        <w:rPr>
          <w:b/>
          <w:color w:val="4472C4" w:themeColor="accent5"/>
        </w:rPr>
        <w:tab/>
      </w:r>
      <w:r w:rsidRPr="00227396">
        <w:t xml:space="preserve">Essa aula apresentou a interface do </w:t>
      </w:r>
      <w:r>
        <w:t>OA Amnesia</w:t>
      </w:r>
      <w:r w:rsidR="00620571">
        <w:t xml:space="preserve"> com o usuário</w:t>
      </w:r>
      <w:r w:rsidR="008318AB">
        <w:t xml:space="preserve">, onde </w:t>
      </w:r>
      <w:r w:rsidR="00620571">
        <w:t xml:space="preserve">são realizadas </w:t>
      </w:r>
      <w:r w:rsidR="0079386F">
        <w:t xml:space="preserve">as simulações de </w:t>
      </w:r>
      <w:r w:rsidR="008318AB">
        <w:t>hierarquia</w:t>
      </w:r>
      <w:r w:rsidR="0079386F">
        <w:t xml:space="preserve"> de memória e memória virtual</w:t>
      </w:r>
      <w:r w:rsidR="00620571">
        <w:t>. T</w:t>
      </w:r>
      <w:r w:rsidR="008318AB">
        <w:t>ambém foi</w:t>
      </w:r>
      <w:r>
        <w:t xml:space="preserve"> apresentado como descrever uma arquitetura no arquivo XML</w:t>
      </w:r>
      <w:r w:rsidR="00F61937">
        <w:t xml:space="preserve"> e</w:t>
      </w:r>
      <w:r>
        <w:t xml:space="preserve"> como é descrito um arquivo </w:t>
      </w:r>
      <w:r w:rsidR="005B5C5F">
        <w:t>de rastro</w:t>
      </w:r>
      <w:r>
        <w:t xml:space="preserve">. Além disso, foram apresentados possíveis </w:t>
      </w:r>
      <w:r w:rsidR="00F61937">
        <w:t>defeitos</w:t>
      </w:r>
      <w:r>
        <w:t xml:space="preserve"> </w:t>
      </w:r>
      <w:bookmarkStart w:id="0" w:name="_GoBack"/>
      <w:bookmarkEnd w:id="0"/>
      <w:r>
        <w:t xml:space="preserve">nos arquivos de arquitetura e nos arquivos </w:t>
      </w:r>
      <w:r w:rsidR="005B5C5F">
        <w:t>de rastro</w:t>
      </w:r>
      <w:r w:rsidR="00F61937">
        <w:t xml:space="preserve"> e como solucionar esses defeitos</w:t>
      </w:r>
      <w:r>
        <w:t>.</w:t>
      </w:r>
    </w:p>
    <w:p w:rsidR="00CE2A47" w:rsidRDefault="00227396" w:rsidP="00CE2A47">
      <w:pPr>
        <w:jc w:val="both"/>
        <w:rPr>
          <w:b/>
          <w:color w:val="4472C4" w:themeColor="accent5"/>
        </w:rPr>
      </w:pPr>
      <w:r>
        <w:rPr>
          <w:b/>
          <w:color w:val="4472C4" w:themeColor="accent5"/>
        </w:rPr>
        <w:t>Recursos</w:t>
      </w:r>
    </w:p>
    <w:p w:rsidR="00227396" w:rsidRPr="00227396" w:rsidRDefault="00227396" w:rsidP="00CE2A47">
      <w:pPr>
        <w:jc w:val="both"/>
      </w:pPr>
      <w:r>
        <w:rPr>
          <w:b/>
          <w:color w:val="4472C4" w:themeColor="accent5"/>
        </w:rPr>
        <w:tab/>
      </w:r>
      <w:r>
        <w:t xml:space="preserve">Os recursos necessários para esta aula </w:t>
      </w:r>
      <w:r w:rsidR="0036201B">
        <w:t>são computadores com o</w:t>
      </w:r>
      <w:r>
        <w:t xml:space="preserve"> OA</w:t>
      </w:r>
      <w:r w:rsidR="0036201B">
        <w:t xml:space="preserve"> Amnesia e</w:t>
      </w:r>
      <w:r>
        <w:t xml:space="preserve"> </w:t>
      </w:r>
      <w:r w:rsidR="0036201B">
        <w:t>um projetor multimídia</w:t>
      </w:r>
      <w:r w:rsidR="00E95E2B">
        <w:t>.</w:t>
      </w:r>
    </w:p>
    <w:p w:rsidR="00CE2A47" w:rsidRDefault="00E95E2B" w:rsidP="00CE2A47">
      <w:pPr>
        <w:jc w:val="both"/>
        <w:rPr>
          <w:b/>
          <w:color w:val="4472C4" w:themeColor="accent5"/>
        </w:rPr>
      </w:pPr>
      <w:r>
        <w:rPr>
          <w:b/>
          <w:color w:val="4472C4" w:themeColor="accent5"/>
        </w:rPr>
        <w:t>Avaliação</w:t>
      </w:r>
    </w:p>
    <w:p w:rsidR="00E95E2B" w:rsidRPr="00E95E2B" w:rsidRDefault="00E95E2B" w:rsidP="00CE2A47">
      <w:pPr>
        <w:jc w:val="both"/>
        <w:rPr>
          <w:color w:val="4472C4" w:themeColor="accent5"/>
        </w:rPr>
      </w:pPr>
      <w:r>
        <w:rPr>
          <w:b/>
          <w:color w:val="4472C4" w:themeColor="accent5"/>
        </w:rPr>
        <w:tab/>
      </w:r>
      <w:r w:rsidRPr="00E95E2B">
        <w:t>Não será realizada nenhuma avaliação após a aula.</w:t>
      </w:r>
    </w:p>
    <w:p w:rsidR="00E95E2B" w:rsidRPr="0071551F" w:rsidRDefault="00CE2A47" w:rsidP="00CE2A47">
      <w:pPr>
        <w:jc w:val="both"/>
        <w:rPr>
          <w:b/>
          <w:color w:val="4472C4" w:themeColor="accent5"/>
          <w:lang w:val="en-US"/>
        </w:rPr>
      </w:pPr>
      <w:proofErr w:type="spellStart"/>
      <w:r w:rsidRPr="0071551F">
        <w:rPr>
          <w:b/>
          <w:color w:val="4472C4" w:themeColor="accent5"/>
          <w:lang w:val="en-US"/>
        </w:rPr>
        <w:t>Referências</w:t>
      </w:r>
      <w:proofErr w:type="spellEnd"/>
      <w:r w:rsidRPr="0071551F">
        <w:rPr>
          <w:b/>
          <w:color w:val="4472C4" w:themeColor="accent5"/>
          <w:lang w:val="en-US"/>
        </w:rPr>
        <w:t xml:space="preserve"> </w:t>
      </w:r>
      <w:proofErr w:type="spellStart"/>
      <w:r w:rsidRPr="0071551F">
        <w:rPr>
          <w:b/>
          <w:color w:val="4472C4" w:themeColor="accent5"/>
          <w:lang w:val="en-US"/>
        </w:rPr>
        <w:t>Bibliográficas</w:t>
      </w:r>
      <w:proofErr w:type="spellEnd"/>
    </w:p>
    <w:p w:rsidR="00F86CE1" w:rsidRPr="0071551F" w:rsidRDefault="00E95E2B">
      <w:pPr>
        <w:pStyle w:val="NormalWeb"/>
        <w:divId w:val="1032224261"/>
        <w:rPr>
          <w:rFonts w:ascii="Calibri" w:hAnsi="Calibri"/>
          <w:noProof/>
          <w:sz w:val="22"/>
          <w:lang w:val="en-US"/>
        </w:rPr>
      </w:pPr>
      <w:r w:rsidRPr="0071551F">
        <w:rPr>
          <w:b/>
          <w:color w:val="4472C4" w:themeColor="accent5"/>
          <w:lang w:val="en-US"/>
        </w:rPr>
        <w:tab/>
      </w:r>
      <w:r w:rsidR="00CE2A47" w:rsidRPr="0071551F">
        <w:rPr>
          <w:b/>
          <w:color w:val="4472C4" w:themeColor="accent5"/>
          <w:lang w:val="en-US"/>
        </w:rPr>
        <w:t xml:space="preserve"> </w:t>
      </w:r>
      <w:r w:rsidR="00F86CE1">
        <w:rPr>
          <w:b/>
          <w:color w:val="4472C4" w:themeColor="accent5"/>
        </w:rPr>
        <w:fldChar w:fldCharType="begin" w:fldLock="1"/>
      </w:r>
      <w:r w:rsidR="00F86CE1" w:rsidRPr="0071551F">
        <w:rPr>
          <w:b/>
          <w:color w:val="4472C4" w:themeColor="accent5"/>
          <w:lang w:val="en-US"/>
        </w:rPr>
        <w:instrText xml:space="preserve">ADDIN Mendeley Bibliography CSL_BIBLIOGRAPHY </w:instrText>
      </w:r>
      <w:r w:rsidR="00F86CE1">
        <w:rPr>
          <w:b/>
          <w:color w:val="4472C4" w:themeColor="accent5"/>
        </w:rPr>
        <w:fldChar w:fldCharType="separate"/>
      </w:r>
      <w:r w:rsidR="00F86CE1" w:rsidRPr="0071551F">
        <w:rPr>
          <w:rFonts w:ascii="Calibri" w:hAnsi="Calibri"/>
          <w:noProof/>
          <w:sz w:val="22"/>
          <w:lang w:val="en-US"/>
        </w:rPr>
        <w:t xml:space="preserve">Hill, M. D. (1989). dinero - cache simulator, version III (Enhanced Version). http://www.ece.cmu.edu/~ece548/tools/dinero/src/doc.h, [accessed on May 25]. </w:t>
      </w:r>
    </w:p>
    <w:p w:rsidR="00CE2A47" w:rsidRPr="00CE2A47" w:rsidRDefault="00F86CE1" w:rsidP="00CE2A47">
      <w:pPr>
        <w:jc w:val="both"/>
        <w:rPr>
          <w:b/>
          <w:color w:val="4472C4" w:themeColor="accent5"/>
        </w:rPr>
      </w:pPr>
      <w:r>
        <w:rPr>
          <w:b/>
          <w:color w:val="4472C4" w:themeColor="accent5"/>
        </w:rPr>
        <w:fldChar w:fldCharType="end"/>
      </w:r>
    </w:p>
    <w:sectPr w:rsidR="00CE2A47" w:rsidRPr="00CE2A4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1034EE"/>
    <w:multiLevelType w:val="hybridMultilevel"/>
    <w:tmpl w:val="E43C7972"/>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600A3534"/>
    <w:multiLevelType w:val="hybridMultilevel"/>
    <w:tmpl w:val="0A9083DE"/>
    <w:lvl w:ilvl="0" w:tplc="751C54E4">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2">
    <w:nsid w:val="7CF230CD"/>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EBB"/>
    <w:rsid w:val="00002A7D"/>
    <w:rsid w:val="00015831"/>
    <w:rsid w:val="000469A5"/>
    <w:rsid w:val="000B33E9"/>
    <w:rsid w:val="000C2116"/>
    <w:rsid w:val="000E1818"/>
    <w:rsid w:val="00100EBB"/>
    <w:rsid w:val="00127A83"/>
    <w:rsid w:val="00146DB1"/>
    <w:rsid w:val="00176D75"/>
    <w:rsid w:val="00227396"/>
    <w:rsid w:val="0024270A"/>
    <w:rsid w:val="0036201B"/>
    <w:rsid w:val="00373F49"/>
    <w:rsid w:val="00385064"/>
    <w:rsid w:val="003B1546"/>
    <w:rsid w:val="003C0525"/>
    <w:rsid w:val="003F4BDB"/>
    <w:rsid w:val="004E302A"/>
    <w:rsid w:val="005108CE"/>
    <w:rsid w:val="00516917"/>
    <w:rsid w:val="005635BF"/>
    <w:rsid w:val="00586504"/>
    <w:rsid w:val="005B5C5F"/>
    <w:rsid w:val="005C2E84"/>
    <w:rsid w:val="005C5ED4"/>
    <w:rsid w:val="005E17D9"/>
    <w:rsid w:val="006030DA"/>
    <w:rsid w:val="00620571"/>
    <w:rsid w:val="00666E10"/>
    <w:rsid w:val="006A3E10"/>
    <w:rsid w:val="006D2579"/>
    <w:rsid w:val="006E4877"/>
    <w:rsid w:val="0071551F"/>
    <w:rsid w:val="0079386F"/>
    <w:rsid w:val="007A56F1"/>
    <w:rsid w:val="007D0AF2"/>
    <w:rsid w:val="007D0F61"/>
    <w:rsid w:val="007E0D50"/>
    <w:rsid w:val="00812AFE"/>
    <w:rsid w:val="008318AB"/>
    <w:rsid w:val="008D47B8"/>
    <w:rsid w:val="009317F8"/>
    <w:rsid w:val="009761A6"/>
    <w:rsid w:val="009B43D5"/>
    <w:rsid w:val="009E16EC"/>
    <w:rsid w:val="00A5101D"/>
    <w:rsid w:val="00A74D24"/>
    <w:rsid w:val="00AA4774"/>
    <w:rsid w:val="00AC1188"/>
    <w:rsid w:val="00AD5EFD"/>
    <w:rsid w:val="00B225B9"/>
    <w:rsid w:val="00B872A1"/>
    <w:rsid w:val="00BC7E4D"/>
    <w:rsid w:val="00BD7F9D"/>
    <w:rsid w:val="00BE0310"/>
    <w:rsid w:val="00C06C7F"/>
    <w:rsid w:val="00C245B1"/>
    <w:rsid w:val="00C55C12"/>
    <w:rsid w:val="00C63F64"/>
    <w:rsid w:val="00C74402"/>
    <w:rsid w:val="00CA0FE5"/>
    <w:rsid w:val="00CB24AC"/>
    <w:rsid w:val="00CE2A47"/>
    <w:rsid w:val="00D13016"/>
    <w:rsid w:val="00D65CA0"/>
    <w:rsid w:val="00D74068"/>
    <w:rsid w:val="00D80D53"/>
    <w:rsid w:val="00DC3E8D"/>
    <w:rsid w:val="00E45D4E"/>
    <w:rsid w:val="00E50A5A"/>
    <w:rsid w:val="00E9188C"/>
    <w:rsid w:val="00E95E2B"/>
    <w:rsid w:val="00EA5BDE"/>
    <w:rsid w:val="00ED45B8"/>
    <w:rsid w:val="00EE4687"/>
    <w:rsid w:val="00F26331"/>
    <w:rsid w:val="00F30B8A"/>
    <w:rsid w:val="00F52BBF"/>
    <w:rsid w:val="00F61937"/>
    <w:rsid w:val="00F86CE1"/>
    <w:rsid w:val="00FC5F3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268D54C-E1B4-4C77-82D4-A240423D9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127A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27A83"/>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27A83"/>
    <w:pPr>
      <w:ind w:left="720"/>
      <w:contextualSpacing/>
    </w:pPr>
  </w:style>
  <w:style w:type="table" w:styleId="TableGrid">
    <w:name w:val="Table Grid"/>
    <w:basedOn w:val="TableNormal"/>
    <w:uiPriority w:val="39"/>
    <w:rsid w:val="009B4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86CE1"/>
    <w:pPr>
      <w:spacing w:before="100" w:beforeAutospacing="1" w:after="100" w:afterAutospacing="1" w:line="240" w:lineRule="auto"/>
    </w:pPr>
    <w:rPr>
      <w:rFonts w:ascii="Times New Roman" w:eastAsiaTheme="minorEastAsia" w:hAnsi="Times New Roman" w:cs="Times New Roman"/>
      <w:sz w:val="24"/>
      <w:szCs w:val="24"/>
      <w:lang w:eastAsia="pt-BR"/>
    </w:rPr>
  </w:style>
  <w:style w:type="character" w:styleId="Hyperlink">
    <w:name w:val="Hyperlink"/>
    <w:basedOn w:val="DefaultParagraphFont"/>
    <w:uiPriority w:val="99"/>
    <w:unhideWhenUsed/>
    <w:rsid w:val="00F52BBF"/>
    <w:rPr>
      <w:color w:val="0563C1" w:themeColor="hyperlink"/>
      <w:u w:val="single"/>
    </w:rPr>
  </w:style>
  <w:style w:type="paragraph" w:styleId="BalloonText">
    <w:name w:val="Balloon Text"/>
    <w:basedOn w:val="Normal"/>
    <w:link w:val="BalloonTextChar"/>
    <w:uiPriority w:val="99"/>
    <w:semiHidden/>
    <w:unhideWhenUsed/>
    <w:rsid w:val="005169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691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2224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Atividades/Opera&#231;&#245;es%20Basicas.doc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0C5757-CCBE-4750-8DC5-4EE1FC5BF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TotalTime>
  <Pages>6</Pages>
  <Words>1785</Words>
  <Characters>9640</Characters>
  <Application>Microsoft Office Word</Application>
  <DocSecurity>0</DocSecurity>
  <Lines>80</Lines>
  <Paragraphs>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Emilio de Adrade Cacho</dc:creator>
  <cp:keywords/>
  <dc:description/>
  <cp:lastModifiedBy>Carlos Emilio de Adrade Cacho</cp:lastModifiedBy>
  <cp:revision>13</cp:revision>
  <dcterms:created xsi:type="dcterms:W3CDTF">2015-04-10T13:58:00Z</dcterms:created>
  <dcterms:modified xsi:type="dcterms:W3CDTF">2015-04-2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emilio.eu@hotmail.com@www.mendeley.com</vt:lpwstr>
  </property>
  <property fmtid="{D5CDD505-2E9C-101B-9397-08002B2CF9AE}" pid="4" name="Mendeley Citation Style_1">
    <vt:lpwstr>http://www.zotero.org/styles/sociedade-brasileira-de-computacao</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ciedade-brasileira-de-computacao</vt:lpwstr>
  </property>
  <property fmtid="{D5CDD505-2E9C-101B-9397-08002B2CF9AE}" pid="24" name="Mendeley Recent Style Name 9_1">
    <vt:lpwstr>Sociedade Brasileira de Computação</vt:lpwstr>
  </property>
</Properties>
</file>